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0"/>
      <w:r>
        <w:t>Jonathan Benn</w:t>
      </w:r>
      <w:commentRangeEnd w:id="0"/>
      <w:r>
        <w:rPr>
          <w:rStyle w:val="CommentReference"/>
        </w:rPr>
        <w:commentReference w:id="0"/>
      </w:r>
    </w:p>
    <w:p w14:paraId="6BCF0585" w14:textId="77777777" w:rsidR="003447F2" w:rsidRDefault="003447F2" w:rsidP="003447F2">
      <w:pPr>
        <w:spacing w:after="0" w:line="240" w:lineRule="auto"/>
      </w:pPr>
      <w:r>
        <w:rPr>
          <w:i/>
        </w:rPr>
        <w:t>Degree</w:t>
      </w:r>
      <w:r>
        <w:t>: PhD</w:t>
      </w:r>
    </w:p>
    <w:p w14:paraId="00139D95"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1"/>
      <w:r>
        <w:t>Dawn Dowding</w:t>
      </w:r>
      <w:commentRangeEnd w:id="1"/>
      <w:r>
        <w:rPr>
          <w:rStyle w:val="CommentReference"/>
        </w:rPr>
        <w:commentReference w:id="1"/>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ins w:id="2" w:author="Dawn Dowding" w:date="2020-10-13T12:17:00Z">
        <w:r w:rsidR="00705DA9">
          <w:t xml:space="preserve">Division of Nursing, Midwifery and Social Work, School of Health Sciences, </w:t>
        </w:r>
      </w:ins>
      <w:r>
        <w:t>University of Manchester</w:t>
      </w:r>
    </w:p>
    <w:p w14:paraId="580CCA8F" w14:textId="7122A098" w:rsidR="003447F2" w:rsidRPr="00A24D49" w:rsidRDefault="003447F2" w:rsidP="003447F2">
      <w:pPr>
        <w:spacing w:after="0" w:line="240" w:lineRule="auto"/>
      </w:pPr>
      <w:r>
        <w:rPr>
          <w:i/>
        </w:rPr>
        <w:t>Full address</w:t>
      </w:r>
      <w:r>
        <w:t xml:space="preserve">: </w:t>
      </w:r>
      <w:ins w:id="3" w:author="Dawn Dowding" w:date="2020-10-13T12:17:00Z">
        <w:r w:rsidR="00705DA9">
          <w:t xml:space="preserve">Jean McFarlane Building, </w:t>
        </w:r>
      </w:ins>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4"/>
      <w:r>
        <w:t xml:space="preserve"> Ibrahim Habli</w:t>
      </w:r>
      <w:commentRangeEnd w:id="4"/>
      <w:r>
        <w:rPr>
          <w:rStyle w:val="CommentReference"/>
        </w:rPr>
        <w:commentReference w:id="4"/>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5"/>
      <w:r>
        <w:t xml:space="preserve"> David Jenkins</w:t>
      </w:r>
      <w:commentRangeEnd w:id="5"/>
      <w:r>
        <w:rPr>
          <w:rStyle w:val="CommentReference"/>
        </w:rPr>
        <w:commentReference w:id="5"/>
      </w:r>
    </w:p>
    <w:p w14:paraId="1B1B33C6" w14:textId="37E99BAA" w:rsidR="003447F2" w:rsidRDefault="003447F2" w:rsidP="003447F2">
      <w:pPr>
        <w:spacing w:after="0" w:line="240" w:lineRule="auto"/>
      </w:pPr>
      <w:r>
        <w:rPr>
          <w:i/>
        </w:rPr>
        <w:t>Degree</w:t>
      </w:r>
      <w:r>
        <w:t xml:space="preserve">: </w:t>
      </w:r>
      <w:ins w:id="6" w:author="David Jenkins" w:date="2020-10-15T11:23:00Z">
        <w:r w:rsidR="00E275B9">
          <w:t>MSc</w:t>
        </w:r>
      </w:ins>
      <w:del w:id="7" w:author="David Jenkins" w:date="2020-10-15T11:23:00Z">
        <w:r w:rsidDel="00E275B9">
          <w:delText>PhD</w:delText>
        </w:r>
      </w:del>
    </w:p>
    <w:p w14:paraId="7D9DF6BD" w14:textId="6C2C05B2" w:rsidR="003447F2" w:rsidRDefault="003447F2" w:rsidP="003447F2">
      <w:pPr>
        <w:spacing w:after="0" w:line="240" w:lineRule="auto"/>
        <w:rPr>
          <w:ins w:id="8" w:author="David Jenkins" w:date="2020-10-15T11:23:00Z"/>
        </w:rPr>
      </w:pPr>
      <w:r>
        <w:rPr>
          <w:i/>
        </w:rPr>
        <w:t>Affiliation</w:t>
      </w:r>
      <w:ins w:id="9" w:author="David Jenkins" w:date="2020-10-15T11:23:00Z">
        <w:r w:rsidR="00E275B9">
          <w:rPr>
            <w:i/>
          </w:rPr>
          <w:t xml:space="preserve"> 1</w:t>
        </w:r>
      </w:ins>
      <w:r>
        <w:t>: NIHR Greater Manchester Patient Safety Translational Research Centre; University of Manchester</w:t>
      </w:r>
    </w:p>
    <w:p w14:paraId="5382B718" w14:textId="77777777" w:rsidR="00E275B9" w:rsidRDefault="00E275B9" w:rsidP="00E275B9">
      <w:pPr>
        <w:spacing w:after="0" w:line="240" w:lineRule="auto"/>
        <w:rPr>
          <w:ins w:id="10" w:author="David Jenkins" w:date="2020-10-15T11:23:00Z"/>
        </w:rPr>
      </w:pPr>
      <w:ins w:id="11" w:author="David Jenkins" w:date="2020-10-15T11:23:00Z">
        <w:r w:rsidRPr="008805BA">
          <w:rPr>
            <w:i/>
          </w:rPr>
          <w:t>Affiliation 2:</w:t>
        </w:r>
        <w:r>
          <w:t xml:space="preserve"> </w:t>
        </w:r>
        <w:r w:rsidRPr="008805BA">
          <w:t>Division of Informatics, Imaging and Data Science, School of Health Sciences, Faculty of Biology. Medicine and Health, University of Manchester</w:t>
        </w:r>
      </w:ins>
    </w:p>
    <w:p w14:paraId="78FB15DD" w14:textId="77777777" w:rsidR="00E275B9" w:rsidRDefault="00E275B9" w:rsidP="003447F2">
      <w:pPr>
        <w:spacing w:after="0" w:line="240" w:lineRule="auto"/>
      </w:pP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12"/>
      <w:r>
        <w:t>Owen Johnson</w:t>
      </w:r>
      <w:commentRangeEnd w:id="12"/>
      <w:r>
        <w:rPr>
          <w:rStyle w:val="CommentReference"/>
        </w:rPr>
        <w:commentReference w:id="12"/>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13"/>
      <w:r>
        <w:t>Niels Peek</w:t>
      </w:r>
      <w:commentRangeEnd w:id="13"/>
      <w:r>
        <w:rPr>
          <w:rStyle w:val="CommentReference"/>
        </w:rPr>
        <w:commentReference w:id="13"/>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14"/>
      <w:r>
        <w:t>Rebecca Randell</w:t>
      </w:r>
      <w:commentRangeEnd w:id="14"/>
      <w:r w:rsidR="003447F2">
        <w:rPr>
          <w:rStyle w:val="CommentReference"/>
        </w:rPr>
        <w:commentReference w:id="14"/>
      </w:r>
    </w:p>
    <w:p w14:paraId="5F1AB3E3" w14:textId="1A7652FA" w:rsidR="00A24D49" w:rsidRDefault="00A24D49" w:rsidP="001C7AD9">
      <w:pPr>
        <w:spacing w:after="0" w:line="240" w:lineRule="auto"/>
      </w:pPr>
      <w:r>
        <w:rPr>
          <w:i/>
        </w:rPr>
        <w:lastRenderedPageBreak/>
        <w:t>Degree</w:t>
      </w:r>
      <w:r>
        <w:t>: PhD</w:t>
      </w:r>
    </w:p>
    <w:p w14:paraId="6DFD93D4" w14:textId="1E69F1CD" w:rsidR="00A24D49" w:rsidRDefault="00A24D49" w:rsidP="001C7AD9">
      <w:pPr>
        <w:spacing w:after="0" w:line="240" w:lineRule="auto"/>
      </w:pPr>
      <w:r>
        <w:rPr>
          <w:i/>
        </w:rPr>
        <w:t>Affiliation</w:t>
      </w:r>
      <w:r>
        <w:t>: University of Bradford</w:t>
      </w:r>
      <w:ins w:id="15" w:author="Rebecca Randell" w:date="2020-10-09T18:11:00Z">
        <w:r w:rsidR="001E47DF">
          <w:t>; Wolfson Centre for Appl</w:t>
        </w:r>
      </w:ins>
      <w:ins w:id="16" w:author="Rebecca Randell" w:date="2020-10-09T18:12:00Z">
        <w:r w:rsidR="001E47DF">
          <w:t>ied Health Research</w:t>
        </w:r>
      </w:ins>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17"/>
      <w:commentRangeStart w:id="18"/>
      <w:r w:rsidR="00AD55B4">
        <w:t>Richard Williams</w:t>
      </w:r>
      <w:commentRangeEnd w:id="17"/>
      <w:r w:rsidR="003447F2">
        <w:rPr>
          <w:rStyle w:val="CommentReference"/>
        </w:rPr>
        <w:commentReference w:id="17"/>
      </w:r>
      <w:commentRangeEnd w:id="18"/>
      <w:r w:rsidR="008805BA">
        <w:rPr>
          <w:rStyle w:val="CommentReference"/>
        </w:rPr>
        <w:commentReference w:id="18"/>
      </w:r>
    </w:p>
    <w:p w14:paraId="32D3767D" w14:textId="703FC7DF" w:rsidR="00AD55B4" w:rsidRDefault="00AD55B4" w:rsidP="00AD55B4">
      <w:pPr>
        <w:spacing w:after="0" w:line="240" w:lineRule="auto"/>
      </w:pPr>
      <w:r>
        <w:rPr>
          <w:i/>
        </w:rPr>
        <w:t>Degree</w:t>
      </w:r>
      <w:r>
        <w:t xml:space="preserve">: </w:t>
      </w:r>
      <w:del w:id="19" w:author="Richard Williams" w:date="2020-10-09T07:40:00Z">
        <w:r w:rsidDel="008805BA">
          <w:delText>PhD</w:delText>
        </w:r>
      </w:del>
      <w:ins w:id="20" w:author="Richard Williams" w:date="2020-10-09T07:40:00Z">
        <w:r w:rsidR="008805BA">
          <w:t>MA (Cantab)</w:t>
        </w:r>
      </w:ins>
    </w:p>
    <w:p w14:paraId="75755F9D" w14:textId="0EF01E38" w:rsidR="00AD55B4" w:rsidRDefault="00AD55B4" w:rsidP="00AD55B4">
      <w:pPr>
        <w:spacing w:after="0" w:line="240" w:lineRule="auto"/>
        <w:rPr>
          <w:ins w:id="21" w:author="Richard Williams" w:date="2020-10-09T07:40:00Z"/>
        </w:rPr>
      </w:pPr>
      <w:r>
        <w:rPr>
          <w:i/>
        </w:rPr>
        <w:t>Affiliation</w:t>
      </w:r>
      <w:ins w:id="22" w:author="Richard Williams" w:date="2020-10-09T07:40:00Z">
        <w:r w:rsidR="008805BA">
          <w:rPr>
            <w:i/>
          </w:rPr>
          <w:t xml:space="preserve"> 1</w:t>
        </w:r>
      </w:ins>
      <w:r>
        <w:t>: NIHR Greater Manchester Patient Safety Translational Research Centre; University of Manchester</w:t>
      </w:r>
    </w:p>
    <w:p w14:paraId="2CC40DA1" w14:textId="392A97A5" w:rsidR="008805BA" w:rsidRPr="008805BA" w:rsidRDefault="008805BA" w:rsidP="00AD55B4">
      <w:pPr>
        <w:spacing w:after="0" w:line="240" w:lineRule="auto"/>
      </w:pPr>
      <w:ins w:id="23" w:author="Richard Williams" w:date="2020-10-09T07:40:00Z">
        <w:r w:rsidRPr="008805BA">
          <w:rPr>
            <w:i/>
          </w:rPr>
          <w:t>Affiliation 2:</w:t>
        </w:r>
        <w:r>
          <w:t xml:space="preserve"> </w:t>
        </w:r>
      </w:ins>
      <w:ins w:id="24" w:author="Richard Williams" w:date="2020-10-09T07:41:00Z">
        <w:r w:rsidRPr="008805BA">
          <w:t>Division of Informatics, Imaging and Data Science, School of Health Sciences, Faculty of Biology. Medicine and Health, University of Manchester</w:t>
        </w:r>
      </w:ins>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r>
        <w:t>Introduction</w:t>
      </w:r>
    </w:p>
    <w:p w14:paraId="1C2AB3B6" w14:textId="318C22AA" w:rsidR="009D0ABB" w:rsidRDefault="00DF53B0" w:rsidP="001C7AD9">
      <w:pPr>
        <w:spacing w:after="0" w:line="240" w:lineRule="auto"/>
      </w:pPr>
      <w:r>
        <w:t>The fourth industrial revolution is based on cyber-physical systems and the connectivity of devices to which healthcare must adap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25"/>
      <w:commentRangeStart w:id="26"/>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25"/>
      <w:r w:rsidR="00E1344E">
        <w:rPr>
          <w:rStyle w:val="CommentReference"/>
        </w:rPr>
        <w:commentReference w:id="25"/>
      </w:r>
      <w:commentRangeEnd w:id="26"/>
      <w:r w:rsidR="001E47DF">
        <w:rPr>
          <w:rStyle w:val="CommentReference"/>
        </w:rPr>
        <w:commentReference w:id="26"/>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echnologies like electronic health records, decision-support tools and handheld medical devices have been developed and used for many years with reported benefits for patient care but also with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in unforeseen ways</w:t>
      </w:r>
      <w:r w:rsidR="009D0ABB">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6AF19F5" w:rsidR="009D0ABB" w:rsidRDefault="00636CC5" w:rsidP="001C7AD9">
      <w:pPr>
        <w:spacing w:after="0" w:line="240" w:lineRule="auto"/>
        <w:rPr>
          <w:ins w:id="27" w:author="Dawn Dowding" w:date="2020-10-13T12:20:00Z"/>
        </w:rPr>
      </w:pPr>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28"/>
      <w:commentRangeStart w:id="29"/>
      <w:r w:rsidR="009D0ABB">
        <w:t>to appraise the academic evidence for patient safety in health information systems</w:t>
      </w:r>
      <w:commentRangeEnd w:id="28"/>
      <w:r w:rsidR="00A22231">
        <w:rPr>
          <w:rStyle w:val="CommentReference"/>
        </w:rPr>
        <w:commentReference w:id="28"/>
      </w:r>
      <w:commentRangeEnd w:id="29"/>
      <w:r w:rsidR="00705DA9">
        <w:rPr>
          <w:rStyle w:val="CommentReference"/>
        </w:rPr>
        <w:commentReference w:id="29"/>
      </w:r>
      <w:r w:rsidR="009D0ABB">
        <w:t xml:space="preserve">. </w:t>
      </w:r>
      <w:r w:rsidR="00AC4FD6">
        <w:t>Our</w:t>
      </w:r>
      <w:r w:rsidR="009D0ABB">
        <w:t xml:space="preserve"> collaborative </w:t>
      </w:r>
      <w:del w:id="30" w:author="Dawn Dowding" w:date="2020-10-13T12:20:00Z">
        <w:r w:rsidR="009D0ABB" w:rsidDel="00705DA9">
          <w:delText>intend</w:delText>
        </w:r>
        <w:r w:rsidR="00B51A64" w:rsidDel="00705DA9">
          <w:delText>s</w:delText>
        </w:r>
        <w:r w:rsidR="009D0ABB" w:rsidDel="00705DA9">
          <w:delText xml:space="preserve"> to</w:delText>
        </w:r>
      </w:del>
      <w:ins w:id="31" w:author="Dawn Dowding" w:date="2020-10-13T12:20:00Z">
        <w:r w:rsidR="00705DA9">
          <w:t>will</w:t>
        </w:r>
      </w:ins>
      <w:r w:rsidR="009D0ABB">
        <w:t xml:space="preserve"> host a series of </w:t>
      </w:r>
      <w:r w:rsidR="009D0ABB" w:rsidRPr="002A32FD">
        <w:t xml:space="preserve">workshops </w:t>
      </w:r>
      <w:del w:id="32" w:author="Dawn Dowding" w:date="2020-10-13T12:20:00Z">
        <w:r w:rsidR="009D0ABB" w:rsidDel="00705DA9">
          <w:delText>that</w:delText>
        </w:r>
        <w:r w:rsidR="009D0ABB" w:rsidRPr="002A32FD" w:rsidDel="00705DA9">
          <w:delText xml:space="preserve"> deliver publications </w:delText>
        </w:r>
      </w:del>
      <w:r w:rsidR="009D0ABB" w:rsidRPr="002A32FD">
        <w:t>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6683B534" w14:textId="77777777" w:rsidR="00705DA9" w:rsidRDefault="00705DA9" w:rsidP="001C7AD9">
      <w:pPr>
        <w:spacing w:after="0" w:line="240" w:lineRule="auto"/>
      </w:pPr>
    </w:p>
    <w:p w14:paraId="15B9EE8F" w14:textId="3AEDEDBF" w:rsidR="009D0ABB" w:rsidRDefault="009D0ABB" w:rsidP="001C7AD9">
      <w:pPr>
        <w:spacing w:after="0" w:line="240" w:lineRule="auto"/>
      </w:pPr>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t>
      </w:r>
      <w:ins w:id="33" w:author="Dawn Dowding" w:date="2020-10-13T12:22:00Z">
        <w:r w:rsidR="00705DA9">
          <w:t xml:space="preserve">process for our initial </w:t>
        </w:r>
      </w:ins>
      <w:r w:rsidR="00C87DCA">
        <w:t xml:space="preserve">workshop </w:t>
      </w:r>
      <w:del w:id="34" w:author="Dawn Dowding" w:date="2020-10-13T12:22:00Z">
        <w:r w:rsidR="00C87DCA" w:rsidDel="00705DA9">
          <w:delText xml:space="preserve">process. </w:delText>
        </w:r>
      </w:del>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1C7AD9">
      <w:pPr>
        <w:pStyle w:val="Heading2"/>
        <w:spacing w:before="0" w:line="240" w:lineRule="auto"/>
        <w:rPr>
          <w:rFonts w:asciiTheme="minorHAnsi" w:eastAsiaTheme="minorHAnsi" w:hAnsiTheme="minorHAnsi" w:cstheme="minorBidi"/>
          <w:sz w:val="22"/>
          <w:szCs w:val="22"/>
        </w:rPr>
      </w:pPr>
      <w:r>
        <w:t>Patient safety and digital health</w:t>
      </w:r>
    </w:p>
    <w:p w14:paraId="7C2132CA" w14:textId="389F9E66" w:rsidR="00E95698" w:rsidRDefault="002D78D3" w:rsidP="001C7AD9">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w:t>
      </w:r>
      <w:commentRangeStart w:id="35"/>
      <w:r w:rsidR="00C361D0">
        <w:t>This sets healthcare apart from other safety-critical industries</w:t>
      </w:r>
      <w:r w:rsidR="008A7803">
        <w:t xml:space="preserve"> that </w:t>
      </w:r>
      <w:r w:rsidR="00C361D0">
        <w:t>predominantly focus on only one of these approaches</w:t>
      </w:r>
      <w:ins w:id="36" w:author="Dawn Dowding" w:date="2020-10-13T12:24:00Z">
        <w:r w:rsidR="00705DA9">
          <w:t xml:space="preserve"> such as??</w:t>
        </w:r>
      </w:ins>
      <w:r w:rsidR="00C361D0">
        <w:t>.</w:t>
      </w:r>
      <w:commentRangeEnd w:id="35"/>
      <w:r w:rsidR="00705DA9">
        <w:rPr>
          <w:rStyle w:val="CommentReference"/>
        </w:rPr>
        <w:commentReference w:id="35"/>
      </w:r>
    </w:p>
    <w:p w14:paraId="24D88517" w14:textId="19A8A1A7" w:rsidR="00823212" w:rsidRDefault="00823212" w:rsidP="001C7AD9">
      <w:pPr>
        <w:spacing w:after="0" w:line="240" w:lineRule="auto"/>
        <w:rPr>
          <w:rFonts w:cstheme="minorHAnsi"/>
        </w:rPr>
      </w:pPr>
      <w:r w:rsidRPr="00484E71">
        <w:t>While the patient-safety perspective on health information technology is not novel</w:t>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37"/>
      <w:commentRangeStart w:id="38"/>
      <w:r>
        <w:rPr>
          <w:rFonts w:cstheme="minorHAnsi"/>
        </w:rPr>
        <w:t>health information system</w:t>
      </w:r>
      <w:commentRangeEnd w:id="37"/>
      <w:r>
        <w:rPr>
          <w:rStyle w:val="CommentReference"/>
        </w:rPr>
        <w:commentReference w:id="37"/>
      </w:r>
      <w:commentRangeEnd w:id="38"/>
      <w:r w:rsidR="001F42BB">
        <w:rPr>
          <w:rStyle w:val="CommentReference"/>
        </w:rPr>
        <w:commentReference w:id="38"/>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r>
        <w:rPr>
          <w:rFonts w:cstheme="minorHAnsi"/>
        </w:rPr>
        <w:t xml:space="preserve">, </w:t>
      </w:r>
      <w:ins w:id="39" w:author="Rebecca Randell" w:date="2020-10-09T18:24:00Z">
        <w:r w:rsidR="001F42BB">
          <w:rPr>
            <w:rFonts w:cstheme="minorHAnsi"/>
          </w:rPr>
          <w:t xml:space="preserve">or what some have referred to as information infrastructures, </w:t>
        </w:r>
      </w:ins>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xml:space="preserve">, and will require a </w:t>
      </w:r>
      <w:commentRangeStart w:id="40"/>
      <w:r>
        <w:rPr>
          <w:rFonts w:cstheme="minorHAnsi"/>
        </w:rPr>
        <w:t>systemic perspective from developers</w:t>
      </w:r>
      <w:commentRangeEnd w:id="40"/>
      <w:r w:rsidR="00E275B9">
        <w:rPr>
          <w:rStyle w:val="CommentReference"/>
        </w:rPr>
        <w:commentReference w:id="40"/>
      </w:r>
      <w:r>
        <w:rPr>
          <w:rFonts w:cstheme="minorHAnsi"/>
        </w:rPr>
        <w:t>, users and patient-safety researchers to mitigate emergent challenges to patient safety.</w:t>
      </w:r>
    </w:p>
    <w:p w14:paraId="576FEE71" w14:textId="07D7A4CE" w:rsidR="0055697B" w:rsidRDefault="006A6EEC" w:rsidP="001C7AD9">
      <w:pPr>
        <w:spacing w:after="0" w:line="240" w:lineRule="auto"/>
      </w:pPr>
      <w:r>
        <w:t>Helpfully,</w:t>
      </w:r>
      <w:r w:rsidR="00031A62">
        <w:t xml:space="preserve"> 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lastRenderedPageBreak/>
        <w:t xml:space="preserve">their </w:t>
      </w:r>
      <w:r w:rsidR="0055697B">
        <w:t>applica</w:t>
      </w:r>
      <w:r w:rsidR="00393EAA">
        <w:t>tion (t</w:t>
      </w:r>
      <w:r w:rsidR="0055697B">
        <w:t xml:space="preserve">able </w:t>
      </w:r>
      <w:r w:rsidR="00342372">
        <w:t>1</w:t>
      </w:r>
      <w:r w:rsidR="0055697B">
        <w:t xml:space="preserve">).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 xml:space="preserve">It is important to note that </w:t>
      </w:r>
      <w:commentRangeStart w:id="41"/>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41"/>
      <w:r w:rsidR="00EB3F27">
        <w:rPr>
          <w:rStyle w:val="CommentReference"/>
        </w:rPr>
        <w:commentReference w:id="41"/>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42"/>
      <w:commentRangeStart w:id="43"/>
      <w:r>
        <w:t>similar</w:t>
      </w:r>
      <w:commentRangeEnd w:id="42"/>
      <w:r>
        <w:rPr>
          <w:rStyle w:val="CommentReference"/>
        </w:rPr>
        <w:commentReference w:id="42"/>
      </w:r>
      <w:commentRangeEnd w:id="43"/>
      <w:r w:rsidR="00E275B9">
        <w:rPr>
          <w:rStyle w:val="CommentReference"/>
        </w:rPr>
        <w:commentReference w:id="43"/>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1C7AD9">
      <w:pPr>
        <w:spacing w:after="0" w:line="240" w:lineRule="auto"/>
      </w:pPr>
    </w:p>
    <w:p w14:paraId="57D38080" w14:textId="7FF1ECA6" w:rsidR="00823212" w:rsidRDefault="0033179C" w:rsidP="001C7AD9">
      <w:pPr>
        <w:pStyle w:val="Heading2"/>
        <w:spacing w:before="0" w:line="240" w:lineRule="auto"/>
      </w:pPr>
      <w:r>
        <w:t>Patient Safety Informatics</w:t>
      </w:r>
    </w:p>
    <w:p w14:paraId="02070CF9" w14:textId="2123328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7E0AFA1D" w14:textId="4C17DEF8" w:rsidR="00DE526B" w:rsidRDefault="0075274E" w:rsidP="001C7AD9">
      <w:pPr>
        <w:spacing w:after="0" w:line="240" w:lineRule="auto"/>
      </w:pPr>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ins w:id="44" w:author="Rebecca Randell" w:date="2020-10-12T18:11:00Z">
        <w:r w:rsidR="00354C38">
          <w:t>d</w:t>
        </w:r>
      </w:ins>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44F5E8F8"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w:t>
      </w:r>
      <w:ins w:id="45" w:author="Dawn Dowding" w:date="2020-10-13T12:31:00Z">
        <w:r w:rsidR="009F6D3C">
          <w:t xml:space="preserve">also </w:t>
        </w:r>
      </w:ins>
      <w:r w:rsidR="00E46030">
        <w:t xml:space="preserve">consider </w:t>
      </w:r>
      <w:r w:rsidR="00533E22">
        <w:t xml:space="preserve">the safety of </w:t>
      </w:r>
      <w:r w:rsidR="00CC5C52">
        <w:t>health information systems</w:t>
      </w:r>
      <w:r w:rsidR="00E46030">
        <w:t xml:space="preserve"> and their safe use</w:t>
      </w:r>
      <w:del w:id="46" w:author="Dawn Dowding" w:date="2020-10-13T12:31:00Z">
        <w:r w:rsidR="00E46030" w:rsidDel="009F6D3C">
          <w:delText>, too</w:delText>
        </w:r>
      </w:del>
      <w:r w:rsidR="00E46030">
        <w:t>.</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A thorough exploration and instantiation of Patient Safety Informatics is thus still lacking.</w:t>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lastRenderedPageBreak/>
        <w:t xml:space="preserve">Section 2: </w:t>
      </w:r>
      <w:r w:rsidR="0033179C">
        <w:t xml:space="preserve">Workshop </w:t>
      </w:r>
      <w:r w:rsidR="002F1A2B">
        <w:t>process</w:t>
      </w:r>
    </w:p>
    <w:p w14:paraId="1A578BDD" w14:textId="4D9AA51F" w:rsidR="00E55D85" w:rsidRDefault="006A63CC" w:rsidP="001C7AD9">
      <w:pPr>
        <w:spacing w:after="0" w:line="240" w:lineRule="auto"/>
      </w:pPr>
      <w:r>
        <w:t xml:space="preserve">A workshop </w:t>
      </w:r>
      <w:r w:rsidR="00F10E19">
        <w:t xml:space="preserve">was convened </w:t>
      </w:r>
      <w:r>
        <w:t xml:space="preserve">of </w:t>
      </w:r>
      <w:commentRangeStart w:id="47"/>
      <w:r w:rsidR="00D77B4B">
        <w:t>14</w:t>
      </w:r>
      <w:r>
        <w:t xml:space="preserve"> </w:t>
      </w:r>
      <w:r w:rsidR="00FC78F5">
        <w:t xml:space="preserve">health informatics </w:t>
      </w:r>
      <w:commentRangeEnd w:id="47"/>
      <w:r w:rsidR="00256640">
        <w:rPr>
          <w:rStyle w:val="CommentReference"/>
        </w:rPr>
        <w:commentReference w:id="47"/>
      </w:r>
      <w:r w:rsidR="00FC78F5">
        <w:t>researchers</w:t>
      </w:r>
      <w:r w:rsidR="00FC78F5" w:rsidRPr="00AA44BF">
        <w:t xml:space="preserve"> </w:t>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ins w:id="48" w:author="Rebecca Randell" w:date="2020-10-12T18:12:00Z">
        <w:r w:rsidR="000A3015">
          <w:t>r</w:t>
        </w:r>
      </w:ins>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49"/>
      <w:commentRangeStart w:id="50"/>
      <w:commentRangeStart w:id="51"/>
      <w:commentRangeStart w:id="52"/>
      <w:commentRangeStart w:id="53"/>
      <w:r w:rsidR="0033179C">
        <w:t>outputs</w:t>
      </w:r>
      <w:commentRangeEnd w:id="49"/>
      <w:r w:rsidR="0033179C">
        <w:rPr>
          <w:rStyle w:val="CommentReference"/>
          <w:rFonts w:asciiTheme="minorHAnsi" w:eastAsiaTheme="minorHAnsi" w:hAnsiTheme="minorHAnsi" w:cstheme="minorBidi"/>
        </w:rPr>
        <w:commentReference w:id="49"/>
      </w:r>
      <w:commentRangeEnd w:id="50"/>
      <w:commentRangeEnd w:id="52"/>
      <w:commentRangeEnd w:id="53"/>
      <w:r w:rsidR="00781C59">
        <w:rPr>
          <w:rStyle w:val="CommentReference"/>
          <w:rFonts w:asciiTheme="minorHAnsi" w:eastAsiaTheme="minorHAnsi" w:hAnsiTheme="minorHAnsi" w:cstheme="minorBidi"/>
        </w:rPr>
        <w:commentReference w:id="50"/>
      </w:r>
      <w:commentRangeEnd w:id="51"/>
      <w:r w:rsidR="001F42BB">
        <w:rPr>
          <w:rStyle w:val="CommentReference"/>
          <w:rFonts w:asciiTheme="minorHAnsi" w:eastAsiaTheme="minorHAnsi" w:hAnsiTheme="minorHAnsi" w:cstheme="minorBidi"/>
        </w:rPr>
        <w:commentReference w:id="51"/>
      </w:r>
      <w:r w:rsidR="0033179C">
        <w:rPr>
          <w:rStyle w:val="CommentReference"/>
          <w:rFonts w:asciiTheme="minorHAnsi" w:eastAsiaTheme="minorHAnsi" w:hAnsiTheme="minorHAnsi" w:cstheme="minorBidi"/>
        </w:rPr>
        <w:commentReference w:id="52"/>
      </w:r>
      <w:r w:rsidR="00781C59">
        <w:rPr>
          <w:rStyle w:val="CommentReference"/>
          <w:rFonts w:asciiTheme="minorHAnsi" w:eastAsiaTheme="minorHAnsi" w:hAnsiTheme="minorHAnsi" w:cstheme="minorBidi"/>
        </w:rPr>
        <w:commentReference w:id="53"/>
      </w:r>
    </w:p>
    <w:p w14:paraId="770E149C" w14:textId="5B583A08" w:rsidR="007B37B8" w:rsidRPr="00F25567" w:rsidRDefault="0034034B" w:rsidP="001C7AD9">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A47A44">
        <w:t xml:space="preserve"> with references for further </w:t>
      </w:r>
      <w:r w:rsidR="00A47A44" w:rsidRPr="00F25567">
        <w:t>reading.</w:t>
      </w:r>
    </w:p>
    <w:p w14:paraId="1870A5C0" w14:textId="77777777" w:rsidR="007B37B8" w:rsidRPr="00F25567" w:rsidRDefault="007B37B8" w:rsidP="001C7AD9">
      <w:pPr>
        <w:spacing w:after="0" w:line="240" w:lineRule="auto"/>
      </w:pPr>
    </w:p>
    <w:p w14:paraId="09C7AF0A" w14:textId="6C96ECCD" w:rsidR="007B37B8" w:rsidRPr="00F25567" w:rsidRDefault="007B37B8" w:rsidP="001C7AD9">
      <w:pPr>
        <w:pStyle w:val="Heading2"/>
        <w:spacing w:before="0" w:line="240" w:lineRule="auto"/>
      </w:pPr>
      <w:r w:rsidRPr="00F25567">
        <w:t>Difficulty conceptualising threats to patient safety</w:t>
      </w:r>
    </w:p>
    <w:p w14:paraId="14A59AD8" w14:textId="577D09FD" w:rsidR="00AC4FD6" w:rsidRPr="00F25567" w:rsidRDefault="000A1BAC" w:rsidP="001C7AD9">
      <w:pPr>
        <w:spacing w:after="0" w:line="240" w:lineRule="auto"/>
      </w:pPr>
      <w:r w:rsidRPr="00777476">
        <w:t>Firstly, much of the innovation is not physical</w:t>
      </w:r>
      <w:r w:rsidR="00380935">
        <w:t xml:space="preserve">, instead </w:t>
      </w:r>
      <w:r w:rsidRPr="00777476">
        <w:t>manifest</w:t>
      </w:r>
      <w:r w:rsidR="00380935">
        <w:t>ing</w:t>
      </w:r>
      <w:r w:rsidRPr="00777476">
        <w:t xml:space="preserve"> as software, systems architecture </w:t>
      </w:r>
      <w:r w:rsidR="005646F8" w:rsidRPr="00777476">
        <w:t>and</w:t>
      </w:r>
      <w:r w:rsidRPr="00777476">
        <w:t xml:space="preserve"> communication protocols</w:t>
      </w:r>
      <w:r w:rsidR="005F5CF3" w:rsidRPr="00777476">
        <w:t>, which lack the tangibility so foundational to trust in digital and robotic system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516137FD" w:rsidR="00BF12B0" w:rsidRPr="00F25567" w:rsidRDefault="00BF12B0" w:rsidP="001C7AD9">
      <w:pPr>
        <w:spacing w:after="0" w:line="240" w:lineRule="auto"/>
      </w:pPr>
      <w:r w:rsidRPr="00777476">
        <w:t>Safety cases might be a useful tool to help map the relationship between abstract influences and consequences. Safety cases are structured arguments supported by evidence that are used to justify why a system or a service in acceptably safety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Pr="00777476">
        <w:t xml:space="preserve"> In safety-critical industries</w:t>
      </w:r>
      <w:ins w:id="54" w:author="Dawn Dowding" w:date="2020-10-13T12:33:00Z">
        <w:r w:rsidR="009F6D3C">
          <w:t xml:space="preserve"> (e.g.)</w:t>
        </w:r>
      </w:ins>
      <w:r w:rsidRPr="00777476">
        <w:t>,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Pr="00777476">
        <w:t xml:space="preserve"> </w:t>
      </w:r>
      <w:r w:rsidR="008D06DB" w:rsidRPr="00777476">
        <w:t>Thus, p</w:t>
      </w:r>
      <w:r w:rsidRPr="00777476">
        <w:t>atient safety might be facilitated by the use of dynamic</w:t>
      </w:r>
      <w:r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Pr="00777476">
        <w:fldChar w:fldCharType="separate"/>
      </w:r>
      <w:r w:rsidR="00637F22" w:rsidRPr="00637F22">
        <w:rPr>
          <w:noProof/>
          <w:vertAlign w:val="superscript"/>
        </w:rPr>
        <w:t>39</w:t>
      </w:r>
      <w:r w:rsidRPr="00777476">
        <w:fldChar w:fldCharType="end"/>
      </w:r>
      <w:r w:rsidRPr="00777476">
        <w:t>, multi-view</w:t>
      </w:r>
      <w:r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Pr="00777476">
        <w:fldChar w:fldCharType="separate"/>
      </w:r>
      <w:r w:rsidR="00637F22" w:rsidRPr="00637F22">
        <w:rPr>
          <w:noProof/>
          <w:vertAlign w:val="superscript"/>
        </w:rPr>
        <w:t>40</w:t>
      </w:r>
      <w:r w:rsidRPr="00777476">
        <w:fldChar w:fldCharType="end"/>
      </w:r>
      <w:r w:rsidRPr="00777476">
        <w:t xml:space="preserve"> safety cases for HIT</w:t>
      </w:r>
      <w:r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Pr="00777476">
        <w:fldChar w:fldCharType="separate"/>
      </w:r>
      <w:r w:rsidR="00637F22" w:rsidRPr="00637F22">
        <w:rPr>
          <w:noProof/>
          <w:vertAlign w:val="superscript"/>
        </w:rPr>
        <w:t>41,42</w:t>
      </w:r>
      <w:r w:rsidRPr="00777476">
        <w:fldChar w:fldCharType="end"/>
      </w:r>
      <w:r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40FFC336" w:rsidR="007B37B8" w:rsidRPr="00F25567" w:rsidRDefault="007B37B8" w:rsidP="001C7AD9">
      <w:pPr>
        <w:pStyle w:val="Heading2"/>
        <w:spacing w:before="0" w:line="240" w:lineRule="auto"/>
      </w:pPr>
      <w:commentRangeStart w:id="55"/>
      <w:r w:rsidRPr="00F25567">
        <w:t xml:space="preserve">Unclear how to integrate and interpret data </w:t>
      </w:r>
      <w:commentRangeStart w:id="56"/>
      <w:r w:rsidRPr="00F25567">
        <w:t>streams</w:t>
      </w:r>
      <w:commentRangeEnd w:id="55"/>
      <w:r w:rsidR="00DE355E" w:rsidRPr="00F25567">
        <w:rPr>
          <w:rStyle w:val="CommentReference"/>
          <w:rFonts w:asciiTheme="minorHAnsi" w:eastAsiaTheme="minorHAnsi" w:hAnsiTheme="minorHAnsi" w:cstheme="minorBidi"/>
        </w:rPr>
        <w:commentReference w:id="55"/>
      </w:r>
      <w:commentRangeEnd w:id="56"/>
      <w:r w:rsidR="00E275B9">
        <w:rPr>
          <w:rStyle w:val="CommentReference"/>
          <w:rFonts w:asciiTheme="minorHAnsi" w:eastAsiaTheme="minorHAnsi" w:hAnsiTheme="minorHAnsi" w:cstheme="minorBidi"/>
        </w:rPr>
        <w:commentReference w:id="56"/>
      </w:r>
    </w:p>
    <w:p w14:paraId="04B7F97D" w14:textId="1AFC8539" w:rsidR="0034034B" w:rsidRPr="00F25567" w:rsidRDefault="00A62628" w:rsidP="001C7AD9">
      <w:pPr>
        <w:spacing w:after="0" w:line="240" w:lineRule="auto"/>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There is a risk that opportunities will be missed to use data to improve safety, and </w:t>
      </w:r>
      <w:r w:rsidR="009B4077" w:rsidRPr="00777476">
        <w:t xml:space="preserve">there are </w:t>
      </w:r>
      <w:r w:rsidR="00962238" w:rsidRPr="00777476">
        <w:t xml:space="preserve">risks of inappropriate </w:t>
      </w:r>
      <w:commentRangeStart w:id="57"/>
      <w:r w:rsidR="00962238" w:rsidRPr="00777476">
        <w:t xml:space="preserve">or biased use </w:t>
      </w:r>
      <w:commentRangeEnd w:id="57"/>
      <w:r w:rsidR="005B1B7E">
        <w:rPr>
          <w:rStyle w:val="CommentReference"/>
        </w:rPr>
        <w:commentReference w:id="57"/>
      </w:r>
      <w:r w:rsidR="00962238" w:rsidRPr="00777476">
        <w:t>of d</w:t>
      </w:r>
      <w:r w:rsidR="008602F4" w:rsidRPr="00777476">
        <w:t>ata that threatens patient</w:t>
      </w:r>
      <w:r w:rsidR="00962238" w:rsidRPr="00777476">
        <w:t>s</w:t>
      </w:r>
      <w:r w:rsidR="008602F4" w:rsidRPr="00777476">
        <w:t>’</w:t>
      </w:r>
      <w:r w:rsidR="00777476" w:rsidRPr="00777476">
        <w:t xml:space="preserve"> safety.</w:t>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xml:space="preserve">, which can provide a solution to the transient relevance of predictive models. Similarly, progress continues to be made developing </w:t>
      </w:r>
      <w:r w:rsidRPr="00777476">
        <w:lastRenderedPageBreak/>
        <w:t>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397C8BDA" w:rsidR="007B37B8" w:rsidRPr="00F25567" w:rsidRDefault="007B37B8" w:rsidP="001C7AD9">
      <w:pPr>
        <w:pStyle w:val="Heading2"/>
        <w:spacing w:before="0" w:line="240" w:lineRule="auto"/>
      </w:pPr>
      <w:r w:rsidRPr="00F25567">
        <w:t>Reactive regulations and standards</w:t>
      </w:r>
    </w:p>
    <w:p w14:paraId="53AD91FB" w14:textId="0002D5AF" w:rsidR="00CE0FE4" w:rsidRDefault="00B4439A" w:rsidP="001C7AD9">
      <w:pPr>
        <w:spacing w:after="0" w:line="240" w:lineRule="auto"/>
      </w:pPr>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We also recommend that regulators and developers of standards 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77777777" w:rsidR="00E0556F" w:rsidRPr="00F25567" w:rsidRDefault="00E0556F" w:rsidP="001C7AD9">
      <w:pPr>
        <w:pStyle w:val="Heading2"/>
        <w:spacing w:before="0" w:line="240" w:lineRule="auto"/>
      </w:pPr>
      <w:commentRangeStart w:id="58"/>
      <w:commentRangeStart w:id="59"/>
      <w:r w:rsidRPr="00F25567">
        <w:t xml:space="preserve">Trust </w:t>
      </w:r>
      <w:commentRangeEnd w:id="58"/>
      <w:r w:rsidR="003354EE" w:rsidRPr="00F25567">
        <w:rPr>
          <w:rStyle w:val="CommentReference"/>
          <w:rFonts w:asciiTheme="minorHAnsi" w:eastAsiaTheme="minorHAnsi" w:hAnsiTheme="minorHAnsi" w:cstheme="minorBidi"/>
        </w:rPr>
        <w:commentReference w:id="58"/>
      </w:r>
      <w:commentRangeEnd w:id="59"/>
      <w:r w:rsidR="00D451E5">
        <w:rPr>
          <w:rStyle w:val="CommentReference"/>
          <w:rFonts w:asciiTheme="minorHAnsi" w:eastAsiaTheme="minorHAnsi" w:hAnsiTheme="minorHAnsi" w:cstheme="minorBidi"/>
        </w:rPr>
        <w:commentReference w:id="59"/>
      </w:r>
      <w:r w:rsidRPr="00F25567">
        <w:t>in opaque and complex systems</w:t>
      </w:r>
    </w:p>
    <w:p w14:paraId="1F2AF7D9" w14:textId="67D83485" w:rsidR="00297362" w:rsidRPr="00F25567" w:rsidRDefault="00E0556F" w:rsidP="001C7AD9">
      <w:pPr>
        <w:spacing w:after="0" w:line="240" w:lineRule="auto"/>
        <w:rPr>
          <w:shd w:val="clear" w:color="auto" w:fill="92D050"/>
        </w:rPr>
      </w:pPr>
      <w:r w:rsidRPr="00777476">
        <w:t xml:space="preserve">Fourthly, 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60"/>
      <w:commentRangeStart w:id="61"/>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60"/>
      <w:r w:rsidR="003354EE" w:rsidRPr="00777476">
        <w:rPr>
          <w:rStyle w:val="CommentReference"/>
        </w:rPr>
        <w:commentReference w:id="60"/>
      </w:r>
      <w:commentRangeEnd w:id="61"/>
      <w:r w:rsidR="00CD717D">
        <w:rPr>
          <w:rStyle w:val="CommentReference"/>
        </w:rPr>
        <w:commentReference w:id="61"/>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62"/>
      <w:r w:rsidR="0041730C" w:rsidRPr="00777476">
        <w:t xml:space="preserve">socio-technical perspective </w:t>
      </w:r>
      <w:commentRangeEnd w:id="62"/>
      <w:r w:rsidR="00CE0FE4">
        <w:rPr>
          <w:rStyle w:val="CommentReference"/>
        </w:rPr>
        <w:commentReference w:id="62"/>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943F47A"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1C7AD9">
      <w:pPr>
        <w:spacing w:after="0" w:line="240" w:lineRule="auto"/>
      </w:pPr>
    </w:p>
    <w:p w14:paraId="6E65432C" w14:textId="1F1A6ECA" w:rsidR="007B37B8" w:rsidRPr="00F25567" w:rsidRDefault="007B37B8" w:rsidP="001C7AD9">
      <w:pPr>
        <w:pStyle w:val="Heading2"/>
        <w:spacing w:before="0" w:line="240" w:lineRule="auto"/>
      </w:pPr>
      <w:r w:rsidRPr="00F25567">
        <w:t xml:space="preserve">Emergent patient-safety </w:t>
      </w:r>
      <w:r w:rsidR="004C0C85">
        <w:t>consequence</w:t>
      </w:r>
      <w:r w:rsidRPr="00F25567">
        <w:t>s</w:t>
      </w:r>
    </w:p>
    <w:p w14:paraId="78039F4D" w14:textId="461BE1C2" w:rsidR="00E06809" w:rsidRPr="00F25567" w:rsidRDefault="00E0556F" w:rsidP="001C7AD9">
      <w:pPr>
        <w:spacing w:after="0" w:line="240" w:lineRule="auto"/>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1A6734CE" w:rsidR="007B37B8" w:rsidRPr="00F25567" w:rsidRDefault="007B37B8" w:rsidP="001C7AD9">
      <w:pPr>
        <w:pStyle w:val="Heading2"/>
        <w:spacing w:before="0" w:line="240" w:lineRule="auto"/>
      </w:pPr>
      <w:r w:rsidRPr="00F25567">
        <w:t>Solutionism</w:t>
      </w:r>
    </w:p>
    <w:p w14:paraId="0929EA5B" w14:textId="00E5CBA3" w:rsidR="00FC5386" w:rsidRPr="00F25567" w:rsidRDefault="00E0556F" w:rsidP="001C7AD9">
      <w:pPr>
        <w:spacing w:after="0" w:line="240" w:lineRule="auto"/>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r>
        <w:t>Conclusion</w:t>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63"/>
      <w:commentRangeStart w:id="64"/>
      <w:commentRangeStart w:id="65"/>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63"/>
      <w:r w:rsidR="00EA0ACB">
        <w:rPr>
          <w:rStyle w:val="CommentReference"/>
        </w:rPr>
        <w:commentReference w:id="63"/>
      </w:r>
      <w:commentRangeEnd w:id="64"/>
      <w:r w:rsidR="005804D3">
        <w:rPr>
          <w:rStyle w:val="CommentReference"/>
        </w:rPr>
        <w:commentReference w:id="64"/>
      </w:r>
      <w:commentRangeEnd w:id="65"/>
      <w:r w:rsidR="00E275B9">
        <w:rPr>
          <w:rStyle w:val="CommentReference"/>
        </w:rPr>
        <w:commentReference w:id="65"/>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lastRenderedPageBreak/>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6"/>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iarán McInerney" w:date="2020-10-08T13:56:00Z" w:initials="CM">
    <w:p w14:paraId="572D125B" w14:textId="77777777" w:rsidR="001E47DF" w:rsidRDefault="001E47DF" w:rsidP="003447F2">
      <w:pPr>
        <w:pStyle w:val="CommentText"/>
      </w:pPr>
      <w:r>
        <w:rPr>
          <w:rStyle w:val="CommentReference"/>
        </w:rPr>
        <w:annotationRef/>
      </w:r>
      <w:r>
        <w:t xml:space="preserve">Jon – </w:t>
      </w:r>
    </w:p>
    <w:p w14:paraId="77260459" w14:textId="77777777" w:rsidR="001E47DF" w:rsidRDefault="001E47DF" w:rsidP="003447F2">
      <w:pPr>
        <w:pStyle w:val="CommentText"/>
      </w:pPr>
    </w:p>
    <w:p w14:paraId="0881BBA1" w14:textId="77777777" w:rsidR="001E47DF" w:rsidRDefault="001E47DF" w:rsidP="003447F2">
      <w:pPr>
        <w:pStyle w:val="CommentText"/>
      </w:pPr>
      <w:r>
        <w:t>Please, confirm details.</w:t>
      </w:r>
    </w:p>
  </w:comment>
  <w:comment w:id="1" w:author="Ciarán McInerney" w:date="2020-10-08T13:55:00Z" w:initials="CM">
    <w:p w14:paraId="7407B52D" w14:textId="77777777" w:rsidR="001E47DF" w:rsidRDefault="001E47DF" w:rsidP="003447F2">
      <w:pPr>
        <w:pStyle w:val="CommentText"/>
      </w:pPr>
      <w:r>
        <w:rPr>
          <w:rStyle w:val="CommentReference"/>
        </w:rPr>
        <w:annotationRef/>
      </w:r>
      <w:r>
        <w:t xml:space="preserve">Dawn – </w:t>
      </w:r>
    </w:p>
    <w:p w14:paraId="66BE6732" w14:textId="77777777" w:rsidR="001E47DF" w:rsidRDefault="001E47DF" w:rsidP="003447F2">
      <w:pPr>
        <w:pStyle w:val="CommentText"/>
      </w:pPr>
    </w:p>
    <w:p w14:paraId="3189E014" w14:textId="77777777" w:rsidR="001E47DF" w:rsidRDefault="001E47DF" w:rsidP="003447F2">
      <w:pPr>
        <w:pStyle w:val="CommentText"/>
      </w:pPr>
      <w:r>
        <w:t>Please, confirm details.</w:t>
      </w:r>
    </w:p>
  </w:comment>
  <w:comment w:id="4" w:author="Ciarán McInerney" w:date="2020-10-08T13:55:00Z" w:initials="CM">
    <w:p w14:paraId="617768B1" w14:textId="77777777" w:rsidR="001E47DF" w:rsidRDefault="001E47DF" w:rsidP="003447F2">
      <w:pPr>
        <w:pStyle w:val="CommentText"/>
      </w:pPr>
      <w:r>
        <w:t xml:space="preserve">Ibrahim </w:t>
      </w:r>
      <w:r>
        <w:rPr>
          <w:rStyle w:val="CommentReference"/>
        </w:rPr>
        <w:annotationRef/>
      </w:r>
      <w:r>
        <w:t xml:space="preserve">– </w:t>
      </w:r>
    </w:p>
    <w:p w14:paraId="3CF847D6" w14:textId="77777777" w:rsidR="001E47DF" w:rsidRDefault="001E47DF" w:rsidP="003447F2">
      <w:pPr>
        <w:pStyle w:val="CommentText"/>
      </w:pPr>
    </w:p>
    <w:p w14:paraId="1BE8A80C" w14:textId="77777777" w:rsidR="001E47DF" w:rsidRDefault="001E47DF" w:rsidP="003447F2">
      <w:pPr>
        <w:pStyle w:val="CommentText"/>
      </w:pPr>
      <w:r>
        <w:t>Please, confirm details.</w:t>
      </w:r>
    </w:p>
  </w:comment>
  <w:comment w:id="5" w:author="Ciarán McInerney" w:date="2020-10-08T13:55:00Z" w:initials="CM">
    <w:p w14:paraId="47839CE4" w14:textId="77777777" w:rsidR="001E47DF" w:rsidRDefault="001E47DF" w:rsidP="003447F2">
      <w:pPr>
        <w:pStyle w:val="CommentText"/>
      </w:pPr>
      <w:r>
        <w:rPr>
          <w:rStyle w:val="CommentReference"/>
        </w:rPr>
        <w:annotationRef/>
      </w:r>
      <w:r>
        <w:t xml:space="preserve">David  – </w:t>
      </w:r>
    </w:p>
    <w:p w14:paraId="1F26AA13" w14:textId="77777777" w:rsidR="001E47DF" w:rsidRDefault="001E47DF" w:rsidP="003447F2">
      <w:pPr>
        <w:pStyle w:val="CommentText"/>
      </w:pPr>
    </w:p>
    <w:p w14:paraId="29576D2D" w14:textId="77777777" w:rsidR="001E47DF" w:rsidRDefault="001E47DF" w:rsidP="003447F2">
      <w:pPr>
        <w:pStyle w:val="CommentText"/>
      </w:pPr>
      <w:r>
        <w:t>Please, confirm details.</w:t>
      </w:r>
    </w:p>
  </w:comment>
  <w:comment w:id="12" w:author="Ciarán McInerney" w:date="2020-10-08T13:55:00Z" w:initials="CM">
    <w:p w14:paraId="1FFC0AC1" w14:textId="77777777" w:rsidR="001E47DF" w:rsidRDefault="001E47DF" w:rsidP="003447F2">
      <w:pPr>
        <w:pStyle w:val="CommentText"/>
      </w:pPr>
      <w:r>
        <w:t xml:space="preserve">Owen </w:t>
      </w:r>
      <w:r>
        <w:rPr>
          <w:rStyle w:val="CommentReference"/>
        </w:rPr>
        <w:annotationRef/>
      </w:r>
      <w:r>
        <w:t xml:space="preserve">– </w:t>
      </w:r>
    </w:p>
    <w:p w14:paraId="23355718" w14:textId="77777777" w:rsidR="001E47DF" w:rsidRDefault="001E47DF" w:rsidP="003447F2">
      <w:pPr>
        <w:pStyle w:val="CommentText"/>
      </w:pPr>
    </w:p>
    <w:p w14:paraId="505B0A69" w14:textId="77777777" w:rsidR="001E47DF" w:rsidRDefault="001E47DF" w:rsidP="003447F2">
      <w:pPr>
        <w:pStyle w:val="CommentText"/>
      </w:pPr>
      <w:r>
        <w:t>Please, confirm details.</w:t>
      </w:r>
    </w:p>
  </w:comment>
  <w:comment w:id="13" w:author="Ciarán McInerney" w:date="2020-10-08T13:55:00Z" w:initials="CM">
    <w:p w14:paraId="01EC1079" w14:textId="77777777" w:rsidR="001E47DF" w:rsidRDefault="001E47DF" w:rsidP="003447F2">
      <w:pPr>
        <w:pStyle w:val="CommentText"/>
      </w:pPr>
      <w:r>
        <w:rPr>
          <w:rStyle w:val="CommentReference"/>
        </w:rPr>
        <w:annotationRef/>
      </w:r>
      <w:r>
        <w:t xml:space="preserve">Niels – </w:t>
      </w:r>
    </w:p>
    <w:p w14:paraId="5840A475" w14:textId="77777777" w:rsidR="001E47DF" w:rsidRDefault="001E47DF" w:rsidP="003447F2">
      <w:pPr>
        <w:pStyle w:val="CommentText"/>
      </w:pPr>
    </w:p>
    <w:p w14:paraId="42F206AE" w14:textId="77777777" w:rsidR="001E47DF" w:rsidRDefault="001E47DF" w:rsidP="003447F2">
      <w:pPr>
        <w:pStyle w:val="CommentText"/>
      </w:pPr>
      <w:r>
        <w:t>Please, confirm details.</w:t>
      </w:r>
    </w:p>
  </w:comment>
  <w:comment w:id="14" w:author="Ciarán McInerney" w:date="2020-10-08T13:54:00Z" w:initials="CM">
    <w:p w14:paraId="2E19669B" w14:textId="441913E6" w:rsidR="001E47DF" w:rsidRDefault="001E47DF">
      <w:pPr>
        <w:pStyle w:val="CommentText"/>
      </w:pPr>
      <w:r>
        <w:rPr>
          <w:rStyle w:val="CommentReference"/>
        </w:rPr>
        <w:annotationRef/>
      </w:r>
      <w:r>
        <w:t xml:space="preserve">Rebecca – </w:t>
      </w:r>
    </w:p>
    <w:p w14:paraId="111D4A9B" w14:textId="6AE8190B" w:rsidR="001E47DF" w:rsidRDefault="001E47DF">
      <w:pPr>
        <w:pStyle w:val="CommentText"/>
      </w:pPr>
    </w:p>
    <w:p w14:paraId="6515A458" w14:textId="6001D5FC" w:rsidR="001E47DF" w:rsidRDefault="001E47DF">
      <w:pPr>
        <w:pStyle w:val="CommentText"/>
      </w:pPr>
      <w:r>
        <w:t>Please, confirm details.</w:t>
      </w:r>
    </w:p>
  </w:comment>
  <w:comment w:id="17" w:author="Ciarán McInerney" w:date="2020-10-08T13:55:00Z" w:initials="CM">
    <w:p w14:paraId="72CA7864" w14:textId="37080E8C" w:rsidR="001E47DF" w:rsidRDefault="001E47DF" w:rsidP="003447F2">
      <w:pPr>
        <w:pStyle w:val="CommentText"/>
      </w:pPr>
      <w:r>
        <w:t xml:space="preserve">Richard </w:t>
      </w:r>
      <w:r>
        <w:rPr>
          <w:rStyle w:val="CommentReference"/>
        </w:rPr>
        <w:annotationRef/>
      </w:r>
      <w:r>
        <w:t xml:space="preserve">– </w:t>
      </w:r>
    </w:p>
    <w:p w14:paraId="5C79768F" w14:textId="77777777" w:rsidR="001E47DF" w:rsidRDefault="001E47DF" w:rsidP="003447F2">
      <w:pPr>
        <w:pStyle w:val="CommentText"/>
      </w:pPr>
    </w:p>
    <w:p w14:paraId="07B05D02" w14:textId="3AC62AE2" w:rsidR="001E47DF" w:rsidRDefault="001E47DF" w:rsidP="003447F2">
      <w:pPr>
        <w:pStyle w:val="CommentText"/>
      </w:pPr>
      <w:r>
        <w:t>Please, confirm details.</w:t>
      </w:r>
    </w:p>
  </w:comment>
  <w:comment w:id="18" w:author="Richard Williams" w:date="2020-10-09T07:41:00Z" w:initials="RW">
    <w:p w14:paraId="6520EEE9" w14:textId="71FD968E" w:rsidR="001E47DF" w:rsidRDefault="001E47DF">
      <w:pPr>
        <w:pStyle w:val="CommentText"/>
      </w:pPr>
      <w:r>
        <w:t xml:space="preserve">Done. </w:t>
      </w:r>
      <w:r>
        <w:rPr>
          <w:rStyle w:val="CommentReference"/>
        </w:rPr>
        <w:annotationRef/>
      </w:r>
      <w:r>
        <w:t>If only 1 affiliation allowed then go with the PSTRC one</w:t>
      </w:r>
    </w:p>
  </w:comment>
  <w:comment w:id="25" w:author="Ciarán McInerney" w:date="2020-08-04T10:16:00Z" w:initials="CM">
    <w:p w14:paraId="1EA9AB52" w14:textId="061EEEF9" w:rsidR="001E47DF" w:rsidRDefault="001E47DF">
      <w:pPr>
        <w:pStyle w:val="CommentText"/>
      </w:pPr>
      <w:r>
        <w:rPr>
          <w:rStyle w:val="CommentReference"/>
        </w:rPr>
        <w:annotationRef/>
      </w:r>
      <w:r>
        <w:t xml:space="preserve">Rebecca + David – </w:t>
      </w:r>
    </w:p>
    <w:p w14:paraId="5ACB1D88" w14:textId="7EED04C2" w:rsidR="001E47DF" w:rsidRDefault="001E47DF">
      <w:pPr>
        <w:pStyle w:val="CommentText"/>
      </w:pPr>
    </w:p>
    <w:p w14:paraId="65DC93CA" w14:textId="1C5CED2A" w:rsidR="001E47DF" w:rsidRDefault="001E47DF">
      <w:pPr>
        <w:pStyle w:val="CommentText"/>
      </w:pPr>
      <w:r>
        <w:t>You both commented that this point should be widened to incorporate more than just video consultation.</w:t>
      </w:r>
    </w:p>
    <w:p w14:paraId="34032047" w14:textId="036C4CA3" w:rsidR="001E47DF" w:rsidRDefault="001E47DF">
      <w:pPr>
        <w:pStyle w:val="CommentText"/>
      </w:pPr>
    </w:p>
    <w:p w14:paraId="6CC4C0E2" w14:textId="0E37C6BB" w:rsidR="001E47DF" w:rsidRDefault="001E47DF" w:rsidP="00E1344E">
      <w:pPr>
        <w:pStyle w:val="CommentText"/>
        <w:numPr>
          <w:ilvl w:val="0"/>
          <w:numId w:val="10"/>
        </w:numPr>
      </w:pPr>
      <w:r>
        <w:t xml:space="preserve"> Do you have a citation for making such a statement?</w:t>
      </w:r>
    </w:p>
    <w:p w14:paraId="435FD4CA" w14:textId="1B5FD79B" w:rsidR="001E47DF" w:rsidRDefault="001E47DF" w:rsidP="00E1344E">
      <w:pPr>
        <w:pStyle w:val="CommentText"/>
        <w:numPr>
          <w:ilvl w:val="0"/>
          <w:numId w:val="10"/>
        </w:numPr>
      </w:pPr>
      <w:r>
        <w:t xml:space="preserve"> Alternatively, are you happier if the current statement is prefaced with “For example…”?</w:t>
      </w:r>
    </w:p>
  </w:comment>
  <w:comment w:id="26" w:author="Rebecca Randell" w:date="2020-10-09T18:20:00Z" w:initials="RR">
    <w:p w14:paraId="48D48876" w14:textId="079178EE" w:rsidR="001E47DF" w:rsidRDefault="001E47DF">
      <w:pPr>
        <w:pStyle w:val="CommentText"/>
      </w:pPr>
      <w:r>
        <w:rPr>
          <w:rStyle w:val="CommentReference"/>
        </w:rPr>
        <w:annotationRef/>
      </w:r>
      <w:r w:rsidR="001F42BB">
        <w:t>My point was that video consultation has been around for some time so to rephrase to point to wider uptake of this technology, which this phrasing does</w:t>
      </w:r>
    </w:p>
  </w:comment>
  <w:comment w:id="28" w:author="Rebecca Randell" w:date="2020-10-12T18:06:00Z" w:initials="RR">
    <w:p w14:paraId="63F420FC" w14:textId="0BEEDBF9" w:rsidR="00A22231" w:rsidRDefault="00A22231">
      <w:pPr>
        <w:pStyle w:val="CommentText"/>
      </w:pPr>
      <w:r>
        <w:rPr>
          <w:rStyle w:val="CommentReference"/>
        </w:rPr>
        <w:annotationRef/>
      </w:r>
      <w:r>
        <w:t xml:space="preserve">But in this paper we don’t appraise evidence – my concern is that this phrasing creates an expectation </w:t>
      </w:r>
      <w:r w:rsidR="0038605A">
        <w:t>in reviewers</w:t>
      </w:r>
      <w:r>
        <w:t xml:space="preserve"> that will not be fulfilled</w:t>
      </w:r>
    </w:p>
  </w:comment>
  <w:comment w:id="29" w:author="Dawn Dowding" w:date="2020-10-13T12:18:00Z" w:initials="DD">
    <w:p w14:paraId="2E0FF3D9" w14:textId="4622C430" w:rsidR="00705DA9" w:rsidRDefault="00705DA9">
      <w:pPr>
        <w:pStyle w:val="CommentText"/>
      </w:pPr>
      <w:r>
        <w:rPr>
          <w:rStyle w:val="CommentReference"/>
        </w:rPr>
        <w:annotationRef/>
      </w:r>
      <w:r>
        <w:t>To identify challenges associated with patient safety in health information systems?</w:t>
      </w:r>
    </w:p>
  </w:comment>
  <w:comment w:id="35" w:author="Dawn Dowding" w:date="2020-10-13T12:24:00Z" w:initials="DD">
    <w:p w14:paraId="6DF02F80" w14:textId="2576E19A" w:rsidR="00705DA9" w:rsidRDefault="00705DA9">
      <w:pPr>
        <w:pStyle w:val="CommentText"/>
      </w:pPr>
      <w:r>
        <w:rPr>
          <w:rStyle w:val="CommentReference"/>
        </w:rPr>
        <w:annotationRef/>
      </w:r>
      <w:r>
        <w:t>Could we give an example here – such as the aviation industry?</w:t>
      </w:r>
    </w:p>
  </w:comment>
  <w:comment w:id="37" w:author="Ciarán McInerney" w:date="2020-08-04T10:20:00Z" w:initials="CM">
    <w:p w14:paraId="217678B5" w14:textId="77777777" w:rsidR="001E47DF" w:rsidRDefault="001E47DF" w:rsidP="00823212">
      <w:pPr>
        <w:pStyle w:val="CommentText"/>
      </w:pPr>
      <w:r>
        <w:rPr>
          <w:rStyle w:val="CommentReference"/>
        </w:rPr>
        <w:annotationRef/>
      </w:r>
      <w:r>
        <w:t>Rebecca –</w:t>
      </w:r>
    </w:p>
    <w:p w14:paraId="590177D1" w14:textId="77777777" w:rsidR="001E47DF" w:rsidRDefault="001E47DF" w:rsidP="00823212">
      <w:pPr>
        <w:pStyle w:val="CommentText"/>
      </w:pPr>
    </w:p>
    <w:p w14:paraId="285E7261" w14:textId="77777777" w:rsidR="001E47DF" w:rsidRDefault="001E47DF" w:rsidP="00823212">
      <w:pPr>
        <w:pStyle w:val="CommentText"/>
      </w:pPr>
      <w:r>
        <w:t>You commented that literature on information infrastructures is relevant, here.</w:t>
      </w:r>
    </w:p>
    <w:p w14:paraId="4A56CAD4" w14:textId="77777777" w:rsidR="001E47DF" w:rsidRDefault="001E47DF" w:rsidP="00823212">
      <w:pPr>
        <w:pStyle w:val="CommentText"/>
      </w:pPr>
    </w:p>
    <w:p w14:paraId="7EB00DD0" w14:textId="77777777" w:rsidR="001E47DF" w:rsidRDefault="001E47DF" w:rsidP="00823212">
      <w:pPr>
        <w:pStyle w:val="CommentText"/>
        <w:numPr>
          <w:ilvl w:val="0"/>
          <w:numId w:val="10"/>
        </w:numPr>
      </w:pPr>
      <w:r>
        <w:t xml:space="preserve"> Can you provide a citation and statement, please?</w:t>
      </w:r>
    </w:p>
  </w:comment>
  <w:comment w:id="38" w:author="Rebecca Randell" w:date="2020-10-09T18:26:00Z" w:initials="RR">
    <w:p w14:paraId="0F80DB4F" w14:textId="4A4EE547" w:rsidR="001F42BB" w:rsidRDefault="001F42BB">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40" w:author="David Jenkins" w:date="2020-10-15T11:24:00Z" w:initials="DJ">
    <w:p w14:paraId="77C6DEB4" w14:textId="62A72A35" w:rsidR="00E275B9" w:rsidRDefault="00E275B9">
      <w:pPr>
        <w:pStyle w:val="CommentText"/>
      </w:pPr>
      <w:r>
        <w:rPr>
          <w:rStyle w:val="CommentReference"/>
        </w:rPr>
        <w:annotationRef/>
      </w:r>
      <w:r>
        <w:t>Sounds hear as though you are talking about an information system that if incorporated or altered into a learning health system (</w:t>
      </w:r>
      <w:r w:rsidRPr="00F33687">
        <w:t>https://pubmed.ncbi.nlm.nih.gov/28480469/</w:t>
      </w:r>
      <w:r>
        <w:t>) could improve the success and longevity of the interacting technologies</w:t>
      </w:r>
    </w:p>
  </w:comment>
  <w:comment w:id="41" w:author="Rebecca Randell" w:date="2020-10-12T18:10:00Z" w:initials="RR">
    <w:p w14:paraId="78397C0E" w14:textId="723A6ADE" w:rsidR="00EB3F27" w:rsidRDefault="00EB3F27">
      <w:pPr>
        <w:pStyle w:val="CommentText"/>
      </w:pPr>
      <w:r>
        <w:rPr>
          <w:rStyle w:val="CommentReference"/>
        </w:rPr>
        <w:annotationRef/>
      </w:r>
      <w:r w:rsidR="003C0537">
        <w:t>Being introduced into the healthcare system, itself a complex adaptive system</w:t>
      </w:r>
    </w:p>
  </w:comment>
  <w:comment w:id="42" w:author="Ciarán McInerney" w:date="2020-08-11T17:10:00Z" w:initials="CM">
    <w:p w14:paraId="51A8E3D7" w14:textId="77777777" w:rsidR="001E47DF" w:rsidRDefault="001E47DF" w:rsidP="006A6EEC">
      <w:pPr>
        <w:pStyle w:val="CommentText"/>
      </w:pPr>
      <w:r>
        <w:rPr>
          <w:rStyle w:val="CommentReference"/>
        </w:rPr>
        <w:annotationRef/>
      </w:r>
      <w:r>
        <w:t xml:space="preserve">David – </w:t>
      </w:r>
    </w:p>
    <w:p w14:paraId="57399FF2" w14:textId="77777777" w:rsidR="001E47DF" w:rsidRDefault="001E47DF" w:rsidP="006A6EEC">
      <w:pPr>
        <w:pStyle w:val="CommentText"/>
      </w:pPr>
    </w:p>
    <w:p w14:paraId="58B9F5E2" w14:textId="77777777" w:rsidR="001E47DF" w:rsidRDefault="001E47DF" w:rsidP="006A6EEC">
      <w:pPr>
        <w:pStyle w:val="CommentText"/>
      </w:pPr>
      <w:r>
        <w:t>You commented that it would be good to mention the fewer regulations for technology than for treatments.</w:t>
      </w:r>
    </w:p>
    <w:p w14:paraId="711AB950" w14:textId="77777777" w:rsidR="001E47DF" w:rsidRDefault="001E47DF" w:rsidP="006A6EEC">
      <w:pPr>
        <w:pStyle w:val="CommentText"/>
      </w:pPr>
    </w:p>
    <w:p w14:paraId="5D957721" w14:textId="6E8B25A2" w:rsidR="001E47DF" w:rsidRDefault="001E47DF" w:rsidP="006A6EEC">
      <w:pPr>
        <w:pStyle w:val="CommentText"/>
      </w:pPr>
      <w:r>
        <w:t>- Can you provide a citation so that it would succinctly fit in with this list?</w:t>
      </w:r>
    </w:p>
  </w:comment>
  <w:comment w:id="43" w:author="David Jenkins" w:date="2020-10-15T11:25:00Z" w:initials="DJ">
    <w:p w14:paraId="008DB812" w14:textId="77777777" w:rsidR="00E275B9" w:rsidRDefault="00E275B9" w:rsidP="00E275B9">
      <w:pPr>
        <w:pStyle w:val="CommentText"/>
        <w:rPr>
          <w:rFonts w:ascii="Helvetica" w:hAnsi="Helvetica"/>
          <w:color w:val="333333"/>
          <w:sz w:val="23"/>
          <w:szCs w:val="23"/>
          <w:shd w:val="clear" w:color="auto" w:fill="FFFFFF"/>
        </w:rPr>
      </w:pPr>
      <w:r>
        <w:rPr>
          <w:rStyle w:val="CommentReference"/>
        </w:rPr>
        <w:annotationRef/>
      </w:r>
      <w:r>
        <w:t xml:space="preserve">Sure, this is a good paper comparing the different regulations and discusses how devices and treatment regulations differ </w:t>
      </w:r>
      <w:hyperlink r:id="rId1" w:history="1">
        <w:r w:rsidRPr="00F04AD2">
          <w:rPr>
            <w:rStyle w:val="Hyperlink"/>
            <w:rFonts w:ascii="Helvetica" w:hAnsi="Helvetica"/>
            <w:sz w:val="23"/>
            <w:szCs w:val="23"/>
            <w:shd w:val="clear" w:color="auto" w:fill="FFFFFF"/>
          </w:rPr>
          <w:t>https://doi.org/10.7861/clinmedicine.14-1-6</w:t>
        </w:r>
      </w:hyperlink>
    </w:p>
    <w:p w14:paraId="57DB42E2" w14:textId="77777777" w:rsidR="00E275B9" w:rsidRDefault="00E275B9" w:rsidP="00E275B9">
      <w:pPr>
        <w:pStyle w:val="CommentText"/>
        <w:rPr>
          <w:rFonts w:ascii="Helvetica" w:hAnsi="Helvetica"/>
          <w:color w:val="333333"/>
          <w:sz w:val="23"/>
          <w:szCs w:val="23"/>
          <w:shd w:val="clear" w:color="auto" w:fill="FFFFFF"/>
        </w:rPr>
      </w:pPr>
    </w:p>
    <w:p w14:paraId="54DE27C5" w14:textId="11A1C8B9" w:rsidR="00E275B9" w:rsidRDefault="00E275B9" w:rsidP="00E275B9">
      <w:pPr>
        <w:pStyle w:val="CommentText"/>
      </w:pPr>
      <w:r>
        <w:rPr>
          <w:rFonts w:ascii="Helvetica" w:hAnsi="Helvetica"/>
          <w:color w:val="333333"/>
          <w:sz w:val="23"/>
          <w:szCs w:val="23"/>
          <w:shd w:val="clear" w:color="auto" w:fill="FFFFFF"/>
        </w:rPr>
        <w:t xml:space="preserve">Also, this is a useful link which explains about algorithms being classified as medical devices and that they are also subject to medical device regulation </w:t>
      </w:r>
      <w:hyperlink r:id="rId2" w:history="1">
        <w:r w:rsidRPr="00F04AD2">
          <w:rPr>
            <w:rStyle w:val="Hyperlink"/>
            <w:rFonts w:ascii="Helvetica" w:hAnsi="Helvetica"/>
            <w:sz w:val="23"/>
            <w:szCs w:val="23"/>
            <w:shd w:val="clear" w:color="auto" w:fill="FFFFFF"/>
          </w:rPr>
          <w:t>https://www.phgfoundation.org/documents/algorithms-as-medical-devices.pdf</w:t>
        </w:r>
      </w:hyperlink>
    </w:p>
  </w:comment>
  <w:comment w:id="47" w:author="Ciarán McInerney" w:date="2020-08-04T10:34:00Z" w:initials="CM">
    <w:p w14:paraId="2A3893CC" w14:textId="53DB3D2E" w:rsidR="001E47DF" w:rsidRDefault="001E47DF">
      <w:pPr>
        <w:pStyle w:val="CommentText"/>
      </w:pPr>
      <w:r>
        <w:rPr>
          <w:rStyle w:val="CommentReference"/>
        </w:rPr>
        <w:annotationRef/>
      </w:r>
      <w:r>
        <w:t xml:space="preserve">Owen – </w:t>
      </w:r>
    </w:p>
    <w:p w14:paraId="2893FE5D" w14:textId="2814F44F" w:rsidR="001E47DF" w:rsidRDefault="001E47DF">
      <w:pPr>
        <w:pStyle w:val="CommentText"/>
      </w:pPr>
    </w:p>
    <w:p w14:paraId="46ED494D" w14:textId="5DD7FBBA" w:rsidR="001E47DF" w:rsidRDefault="001E47DF">
      <w:pPr>
        <w:pStyle w:val="CommentText"/>
      </w:pPr>
      <w:r>
        <w:t>You commented that we should include a description of the recruitment process.</w:t>
      </w:r>
    </w:p>
    <w:p w14:paraId="41E0E82F" w14:textId="1D139309" w:rsidR="001E47DF" w:rsidRDefault="001E47DF">
      <w:pPr>
        <w:pStyle w:val="CommentText"/>
      </w:pPr>
    </w:p>
    <w:p w14:paraId="12FC6F1A" w14:textId="7C7F4EBC" w:rsidR="001E47DF" w:rsidRDefault="001E47DF" w:rsidP="00256640">
      <w:pPr>
        <w:pStyle w:val="CommentText"/>
        <w:numPr>
          <w:ilvl w:val="0"/>
          <w:numId w:val="10"/>
        </w:numPr>
      </w:pPr>
      <w:r>
        <w:t xml:space="preserve"> Can you please offer some suggested wording?</w:t>
      </w:r>
    </w:p>
  </w:comment>
  <w:comment w:id="49" w:author="Ciarán McInerney" w:date="2020-08-11T17:14:00Z" w:initials="CM">
    <w:p w14:paraId="0AF4D833" w14:textId="77777777" w:rsidR="001E47DF" w:rsidRDefault="001E47DF"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1E47DF" w:rsidRDefault="001E47DF" w:rsidP="0033179C">
      <w:pPr>
        <w:pStyle w:val="CommentText"/>
      </w:pPr>
    </w:p>
    <w:p w14:paraId="7AEED6C6" w14:textId="77777777" w:rsidR="001E47DF" w:rsidRDefault="001E47DF" w:rsidP="0033179C">
      <w:pPr>
        <w:pStyle w:val="CommentText"/>
      </w:pPr>
      <w:r>
        <w:t>Rebecca commented that all the challenges can be reduced to three:</w:t>
      </w:r>
    </w:p>
    <w:p w14:paraId="37B27320" w14:textId="77777777" w:rsidR="001E47DF" w:rsidRDefault="001E47DF" w:rsidP="0033179C">
      <w:pPr>
        <w:pStyle w:val="CommentText"/>
        <w:numPr>
          <w:ilvl w:val="0"/>
          <w:numId w:val="11"/>
        </w:numPr>
      </w:pPr>
      <w:r>
        <w:t>An environment where there is rapid innovation, often leveraging existing hardware and adding to or creating HISs</w:t>
      </w:r>
    </w:p>
    <w:p w14:paraId="53F75C94" w14:textId="77777777" w:rsidR="001E47DF" w:rsidRDefault="001E47DF"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1E47DF" w:rsidRDefault="001E47DF" w:rsidP="0033179C">
      <w:pPr>
        <w:pStyle w:val="CommentText"/>
        <w:numPr>
          <w:ilvl w:val="0"/>
          <w:numId w:val="11"/>
        </w:numPr>
      </w:pPr>
      <w:r>
        <w:t>HITs leading to changes in how patients interact with the healthcare system</w:t>
      </w:r>
    </w:p>
    <w:p w14:paraId="5BA5E07C" w14:textId="77777777" w:rsidR="001E47DF" w:rsidRDefault="001E47DF" w:rsidP="0033179C">
      <w:pPr>
        <w:pStyle w:val="CommentText"/>
      </w:pPr>
    </w:p>
    <w:p w14:paraId="05A1E6F1" w14:textId="75EC4613" w:rsidR="001E47DF" w:rsidRDefault="001E47DF" w:rsidP="0033179C">
      <w:pPr>
        <w:pStyle w:val="CommentText"/>
        <w:numPr>
          <w:ilvl w:val="0"/>
          <w:numId w:val="10"/>
        </w:numPr>
      </w:pPr>
      <w:r>
        <w:t xml:space="preserve"> Should we change this section to reflect the three-challenge format, or are we happy with the six challenges?</w:t>
      </w:r>
    </w:p>
    <w:p w14:paraId="0D84A9B3" w14:textId="356EE882" w:rsidR="001E47DF" w:rsidRDefault="001E47DF">
      <w:pPr>
        <w:pStyle w:val="CommentText"/>
      </w:pPr>
    </w:p>
  </w:comment>
  <w:comment w:id="50" w:author="Richard Williams" w:date="2020-10-09T07:56:00Z" w:initials="RW">
    <w:p w14:paraId="6A88FDB5" w14:textId="3BEC8AFD" w:rsidR="001E47DF" w:rsidRDefault="001E47DF">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51" w:author="Rebecca Randell" w:date="2020-10-09T18:31:00Z" w:initials="RR">
    <w:p w14:paraId="658786E5" w14:textId="679B1014" w:rsidR="001F42BB" w:rsidRDefault="001F42BB">
      <w:pPr>
        <w:pStyle w:val="CommentText"/>
      </w:pPr>
      <w:r>
        <w:rPr>
          <w:rStyle w:val="CommentReference"/>
        </w:rPr>
        <w:annotationRef/>
      </w:r>
      <w:r>
        <w:t>My comment was about reordering to reflect the linkages between the different challenges, not to reduce the 6 to 3</w:t>
      </w:r>
    </w:p>
  </w:comment>
  <w:comment w:id="52" w:author="Ciarán McInerney" w:date="2020-08-11T17:14:00Z" w:initials="CM">
    <w:p w14:paraId="4110C762" w14:textId="77777777" w:rsidR="001E47DF" w:rsidRDefault="001E47DF"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1E47DF" w:rsidRDefault="001E47DF" w:rsidP="0033179C">
      <w:pPr>
        <w:pStyle w:val="CommentText"/>
      </w:pPr>
    </w:p>
    <w:p w14:paraId="7C18C9E4" w14:textId="77777777" w:rsidR="001E47DF" w:rsidRDefault="001E47DF" w:rsidP="0033179C">
      <w:pPr>
        <w:pStyle w:val="CommentText"/>
      </w:pPr>
      <w:r>
        <w:t>Ibrahim commented that it might be good to link each challenges to a theory in patient safety.</w:t>
      </w:r>
    </w:p>
    <w:p w14:paraId="5E063AF8" w14:textId="77777777" w:rsidR="001E47DF" w:rsidRDefault="001E47DF" w:rsidP="0033179C">
      <w:pPr>
        <w:pStyle w:val="CommentText"/>
      </w:pPr>
    </w:p>
    <w:p w14:paraId="301121C6" w14:textId="77777777" w:rsidR="001E47DF" w:rsidRDefault="001E47DF" w:rsidP="0033179C">
      <w:pPr>
        <w:pStyle w:val="CommentText"/>
        <w:numPr>
          <w:ilvl w:val="0"/>
          <w:numId w:val="10"/>
        </w:numPr>
      </w:pPr>
      <w:r>
        <w:t xml:space="preserve"> Is this something we want to do?</w:t>
      </w:r>
    </w:p>
    <w:p w14:paraId="1EFF8D38" w14:textId="4CD952D8" w:rsidR="001E47DF" w:rsidRDefault="001E47DF">
      <w:pPr>
        <w:pStyle w:val="CommentText"/>
      </w:pPr>
    </w:p>
  </w:comment>
  <w:comment w:id="53" w:author="Richard Williams" w:date="2020-10-09T08:00:00Z" w:initials="RW">
    <w:p w14:paraId="301E32CB" w14:textId="6E8C49D7" w:rsidR="001E47DF" w:rsidRDefault="001E47DF">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55" w:author="Ciarán McInerney" w:date="2020-08-04T09:41:00Z" w:initials="CM">
    <w:p w14:paraId="060B4ED8" w14:textId="77777777" w:rsidR="001E47DF" w:rsidRDefault="001E47DF">
      <w:pPr>
        <w:pStyle w:val="CommentText"/>
      </w:pPr>
      <w:r>
        <w:rPr>
          <w:rStyle w:val="CommentReference"/>
        </w:rPr>
        <w:annotationRef/>
      </w:r>
      <w:r>
        <w:t>David J + Niels –</w:t>
      </w:r>
    </w:p>
    <w:p w14:paraId="11E55969" w14:textId="77777777" w:rsidR="001E47DF" w:rsidRDefault="001E47DF">
      <w:pPr>
        <w:pStyle w:val="CommentText"/>
      </w:pPr>
    </w:p>
    <w:p w14:paraId="08214CF2" w14:textId="0AB9B870" w:rsidR="001E47DF" w:rsidRDefault="001E47DF">
      <w:pPr>
        <w:pStyle w:val="CommentText"/>
      </w:pPr>
      <w:r>
        <w:t>Please, review and edit as appropriate.</w:t>
      </w:r>
    </w:p>
  </w:comment>
  <w:comment w:id="56" w:author="David Jenkins" w:date="2020-10-15T11:26:00Z" w:initials="DJ">
    <w:p w14:paraId="10098375" w14:textId="77777777" w:rsidR="00E275B9" w:rsidRDefault="00E275B9">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011BB802" w14:textId="0A04A21C" w:rsidR="00E275B9" w:rsidRDefault="00E275B9">
      <w:pPr>
        <w:pStyle w:val="CommentText"/>
      </w:pPr>
      <w:r>
        <w:t>This comment might be out of scope if you are explicitly talking about the increase in health data as streams due to improvements in technology.</w:t>
      </w:r>
    </w:p>
  </w:comment>
  <w:comment w:id="57" w:author="David Jenkins" w:date="2020-10-15T11:30:00Z" w:initials="DJ">
    <w:p w14:paraId="4D9CBA63" w14:textId="77777777" w:rsidR="005B1B7E" w:rsidRDefault="005B1B7E" w:rsidP="005B1B7E">
      <w:pPr>
        <w:pStyle w:val="CommentText"/>
      </w:pPr>
      <w:r>
        <w:rPr>
          <w:rStyle w:val="CommentReference"/>
        </w:rPr>
        <w:annotationRef/>
      </w:r>
      <w:r>
        <w:rPr>
          <w:rStyle w:val="CommentReference"/>
        </w:rPr>
        <w:annotationRef/>
      </w:r>
      <w:r>
        <w:t>Also, an increase in data does not mean better data</w:t>
      </w:r>
    </w:p>
    <w:p w14:paraId="6A3FACB9" w14:textId="241B0B6C" w:rsidR="005B1B7E" w:rsidRDefault="005B1B7E">
      <w:pPr>
        <w:pStyle w:val="CommentText"/>
      </w:pPr>
      <w:r>
        <w:t>So not just bias in the use of data but bias in the data itself</w:t>
      </w:r>
    </w:p>
  </w:comment>
  <w:comment w:id="58" w:author="Ciarán McInerney" w:date="2020-08-04T11:14:00Z" w:initials="CM">
    <w:p w14:paraId="2D92A5B5" w14:textId="06F1A1C7" w:rsidR="001E47DF" w:rsidRDefault="001E47DF">
      <w:pPr>
        <w:pStyle w:val="CommentText"/>
      </w:pPr>
      <w:r>
        <w:rPr>
          <w:rStyle w:val="CommentReference"/>
        </w:rPr>
        <w:annotationRef/>
      </w:r>
      <w:r>
        <w:t xml:space="preserve">Rebecca – </w:t>
      </w:r>
    </w:p>
    <w:p w14:paraId="57177460" w14:textId="4E080DE8" w:rsidR="001E47DF" w:rsidRDefault="001E47DF">
      <w:pPr>
        <w:pStyle w:val="CommentText"/>
      </w:pPr>
    </w:p>
    <w:p w14:paraId="260A68BB" w14:textId="69A2269F" w:rsidR="001E47DF" w:rsidRDefault="001E47DF">
      <w:pPr>
        <w:pStyle w:val="CommentText"/>
      </w:pPr>
      <w:r>
        <w:t>You commented that there are different kinds of trust.</w:t>
      </w:r>
    </w:p>
    <w:p w14:paraId="0CB0930F" w14:textId="44B29FFC" w:rsidR="001E47DF" w:rsidRDefault="001E47DF">
      <w:pPr>
        <w:pStyle w:val="CommentText"/>
      </w:pPr>
    </w:p>
    <w:p w14:paraId="13B057C6" w14:textId="514880BD" w:rsidR="001E47DF" w:rsidRDefault="001E47DF" w:rsidP="003354EE">
      <w:pPr>
        <w:pStyle w:val="CommentText"/>
        <w:numPr>
          <w:ilvl w:val="0"/>
          <w:numId w:val="10"/>
        </w:numPr>
      </w:pPr>
      <w:r>
        <w:t xml:space="preserve"> Can you help me to understand what these kinds of trust are and how the distinctions are important for this paper, please?</w:t>
      </w:r>
    </w:p>
  </w:comment>
  <w:comment w:id="59" w:author="Rebecca Randell" w:date="2020-10-12T18:17:00Z" w:initials="RR">
    <w:p w14:paraId="618DD374" w14:textId="7A25DC58" w:rsidR="00D950A2" w:rsidRDefault="00D451E5" w:rsidP="00D950A2">
      <w:pPr>
        <w:pStyle w:val="CommentText"/>
      </w:pPr>
      <w:r>
        <w:rPr>
          <w:rStyle w:val="CommentReference"/>
        </w:rPr>
        <w:annotationRef/>
      </w:r>
      <w:r w:rsidR="00D950A2">
        <w:t>I asked trust in who/what are you referring to here</w:t>
      </w:r>
      <w:r w:rsidR="00A5738C">
        <w:t>. E.g. you can have trust in your healthcare professional (or not), you can have trust in the NHS (or not)</w:t>
      </w:r>
      <w:r w:rsidR="005D602D">
        <w:t>, and then there’s trust between different professional groups/parts of the healthcare system</w:t>
      </w:r>
      <w:r w:rsidR="00A5738C">
        <w:t xml:space="preserve">. </w:t>
      </w:r>
      <w:r w:rsidR="00300FD5">
        <w:t xml:space="preserve">A possible rephrasing is ‘Fourthly, effective </w:t>
      </w:r>
      <w:r w:rsidR="00C32B7D">
        <w:t>patient care</w:t>
      </w:r>
      <w:r w:rsidR="00300FD5">
        <w:t xml:space="preserve"> is dependent on </w:t>
      </w:r>
      <w:r w:rsidR="00C32B7D">
        <w:t xml:space="preserve">patient trust in </w:t>
      </w:r>
      <w:r w:rsidR="00BA28ED">
        <w:t xml:space="preserve">those healthcare professionals who deliver </w:t>
      </w:r>
      <w:r w:rsidR="008038A7">
        <w:t>their care but…’</w:t>
      </w:r>
    </w:p>
    <w:p w14:paraId="6189F99D" w14:textId="18F5ED2C" w:rsidR="00D451E5" w:rsidRDefault="00D451E5">
      <w:pPr>
        <w:pStyle w:val="CommentText"/>
      </w:pPr>
    </w:p>
  </w:comment>
  <w:comment w:id="60" w:author="Ciarán McInerney" w:date="2020-08-04T11:16:00Z" w:initials="CM">
    <w:p w14:paraId="17839136" w14:textId="530CFB2F" w:rsidR="001E47DF" w:rsidRDefault="001E47DF">
      <w:pPr>
        <w:pStyle w:val="CommentText"/>
      </w:pPr>
      <w:r>
        <w:rPr>
          <w:rStyle w:val="CommentReference"/>
        </w:rPr>
        <w:annotationRef/>
      </w:r>
      <w:r>
        <w:t xml:space="preserve">Rebecca – </w:t>
      </w:r>
    </w:p>
    <w:p w14:paraId="18779ED8" w14:textId="640E93A7" w:rsidR="001E47DF" w:rsidRDefault="001E47DF">
      <w:pPr>
        <w:pStyle w:val="CommentText"/>
      </w:pPr>
    </w:p>
    <w:p w14:paraId="1E435825" w14:textId="61C31E6B" w:rsidR="001E47DF" w:rsidRDefault="001E47DF">
      <w:pPr>
        <w:pStyle w:val="CommentText"/>
      </w:pPr>
      <w:r>
        <w:t>You commented that this statement needs expanding.</w:t>
      </w:r>
    </w:p>
    <w:p w14:paraId="1572E436" w14:textId="77777777" w:rsidR="001E47DF" w:rsidRDefault="001E47DF">
      <w:pPr>
        <w:pStyle w:val="CommentText"/>
      </w:pPr>
    </w:p>
    <w:p w14:paraId="4AB04C68" w14:textId="10CBBBC5" w:rsidR="001E47DF" w:rsidRDefault="001E47DF"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61" w:author="Rebecca Randell" w:date="2020-10-12T18:02:00Z" w:initials="RR">
    <w:p w14:paraId="01780872" w14:textId="4D756BF3" w:rsidR="00CD717D" w:rsidRDefault="00CD717D">
      <w:pPr>
        <w:pStyle w:val="CommentText"/>
      </w:pPr>
      <w:r>
        <w:rPr>
          <w:rStyle w:val="CommentReference"/>
        </w:rPr>
        <w:annotationRef/>
      </w:r>
      <w:r w:rsidR="008B7CD9">
        <w:t>An example would clarify</w:t>
      </w:r>
    </w:p>
  </w:comment>
  <w:comment w:id="62" w:author="Ciarán McInerney" w:date="2020-08-12T18:05:00Z" w:initials="CM">
    <w:p w14:paraId="589EC734" w14:textId="77777777" w:rsidR="001E47DF" w:rsidRDefault="001E47DF" w:rsidP="00CE0FE4">
      <w:pPr>
        <w:pStyle w:val="CommentText"/>
      </w:pPr>
      <w:r>
        <w:rPr>
          <w:rStyle w:val="CommentReference"/>
        </w:rPr>
        <w:annotationRef/>
      </w:r>
      <w:r>
        <w:rPr>
          <w:rStyle w:val="CommentReference"/>
        </w:rPr>
        <w:annotationRef/>
      </w:r>
      <w:r>
        <w:t xml:space="preserve">Jon – </w:t>
      </w:r>
    </w:p>
    <w:p w14:paraId="5E4D0BE7" w14:textId="77777777" w:rsidR="001E47DF" w:rsidRDefault="001E47DF" w:rsidP="00CE0FE4">
      <w:pPr>
        <w:pStyle w:val="CommentText"/>
      </w:pPr>
    </w:p>
    <w:p w14:paraId="1631CF91" w14:textId="4CCE79FA" w:rsidR="001E47DF" w:rsidRDefault="001E47DF" w:rsidP="00CE0FE4">
      <w:pPr>
        <w:pStyle w:val="CommentText"/>
      </w:pPr>
      <w:r>
        <w:t>Can you please write a succinct definition of the socio-technical perspective and also a description of how such a perspective is good for patient safety?</w:t>
      </w:r>
    </w:p>
  </w:comment>
  <w:comment w:id="63" w:author="Ciarán McInerney" w:date="2020-10-08T13:13:00Z" w:initials="CM">
    <w:p w14:paraId="45F9688C" w14:textId="67BDB6C7" w:rsidR="001E47DF" w:rsidRDefault="001E47DF">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1E47DF" w:rsidRDefault="001E47DF">
      <w:pPr>
        <w:pStyle w:val="CommentText"/>
      </w:pPr>
    </w:p>
    <w:p w14:paraId="154C4A94" w14:textId="4148321D" w:rsidR="001E47DF" w:rsidRDefault="001E47DF" w:rsidP="00EA0ACB">
      <w:pPr>
        <w:pStyle w:val="CommentText"/>
        <w:numPr>
          <w:ilvl w:val="0"/>
          <w:numId w:val="10"/>
        </w:numPr>
      </w:pPr>
      <w:r>
        <w:t xml:space="preserve"> What is the best way to cite the workshop project? Will we have a website?</w:t>
      </w:r>
    </w:p>
  </w:comment>
  <w:comment w:id="64" w:author="Richard Williams" w:date="2020-10-09T07:53:00Z" w:initials="RW">
    <w:p w14:paraId="07964346" w14:textId="703EFC7C" w:rsidR="001E47DF" w:rsidRDefault="001E47DF">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65" w:author="David Jenkins" w:date="2020-10-15T11:27:00Z" w:initials="DJ">
    <w:p w14:paraId="0333DCB3" w14:textId="77777777" w:rsidR="00E275B9" w:rsidRDefault="00E275B9"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would do rather than from a workshop series. Does such a working group exist in patient safety? If not it might be worth a discussion another day.</w:t>
      </w:r>
    </w:p>
    <w:p w14:paraId="7F127984" w14:textId="77A66E3B" w:rsidR="00E275B9" w:rsidRDefault="00E275B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1BBA1" w15:done="0"/>
  <w15:commentEx w15:paraId="3189E014" w15:done="0"/>
  <w15:commentEx w15:paraId="1BE8A80C" w15:done="0"/>
  <w15:commentEx w15:paraId="29576D2D" w15:done="0"/>
  <w15:commentEx w15:paraId="505B0A69" w15:done="0"/>
  <w15:commentEx w15:paraId="42F206AE" w15:done="0"/>
  <w15:commentEx w15:paraId="6515A458" w15:done="0"/>
  <w15:commentEx w15:paraId="07B05D02" w15:done="0"/>
  <w15:commentEx w15:paraId="6520EEE9" w15:paraIdParent="07B05D02" w15:done="0"/>
  <w15:commentEx w15:paraId="435FD4CA" w15:done="0"/>
  <w15:commentEx w15:paraId="48D48876" w15:paraIdParent="435FD4CA" w15:done="0"/>
  <w15:commentEx w15:paraId="63F420FC" w15:done="0"/>
  <w15:commentEx w15:paraId="2E0FF3D9" w15:done="0"/>
  <w15:commentEx w15:paraId="6DF02F80" w15:done="0"/>
  <w15:commentEx w15:paraId="7EB00DD0" w15:done="0"/>
  <w15:commentEx w15:paraId="0F80DB4F" w15:paraIdParent="7EB00DD0" w15:done="0"/>
  <w15:commentEx w15:paraId="77C6DEB4" w15:done="0"/>
  <w15:commentEx w15:paraId="78397C0E" w15:done="0"/>
  <w15:commentEx w15:paraId="5D957721" w15:done="0"/>
  <w15:commentEx w15:paraId="54DE27C5" w15:paraIdParent="5D957721" w15:done="0"/>
  <w15:commentEx w15:paraId="12FC6F1A"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08214CF2" w15:done="0"/>
  <w15:commentEx w15:paraId="011BB802" w15:done="0"/>
  <w15:commentEx w15:paraId="6A3FACB9" w15:done="0"/>
  <w15:commentEx w15:paraId="13B057C6" w15:done="0"/>
  <w15:commentEx w15:paraId="6189F99D" w15:paraIdParent="13B057C6" w15:done="0"/>
  <w15:commentEx w15:paraId="4AB04C68" w15:done="0"/>
  <w15:commentEx w15:paraId="01780872" w15:paraIdParent="4AB04C68" w15:done="0"/>
  <w15:commentEx w15:paraId="1631CF91" w15:done="0"/>
  <w15:commentEx w15:paraId="154C4A94" w15:done="0"/>
  <w15:commentEx w15:paraId="07964346" w15:paraIdParent="154C4A94" w15:done="0"/>
  <w15:commentEx w15:paraId="7F127984" w15:paraIdParent="154C4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32B007" w16cex:dateUtc="2020-10-15T10:24:00Z"/>
  <w16cex:commentExtensible w16cex:durableId="232F1A78" w16cex:dateUtc="2020-10-12T17:10:00Z"/>
  <w16cex:commentExtensible w16cex:durableId="2332B015" w16cex:dateUtc="2020-10-15T10:25:00Z"/>
  <w16cex:commentExtensible w16cex:durableId="232B2B02" w16cex:dateUtc="2020-10-09T17:31:00Z"/>
  <w16cex:commentExtensible w16cex:durableId="2332B052" w16cex:dateUtc="2020-10-15T10:26:00Z"/>
  <w16cex:commentExtensible w16cex:durableId="2332B13A" w16cex:dateUtc="2020-10-15T10:30:00Z"/>
  <w16cex:commentExtensible w16cex:durableId="232F1C1D" w16cex:dateUtc="2020-10-12T17:17:00Z"/>
  <w16cex:commentExtensible w16cex:durableId="232F18B3" w16cex:dateUtc="2020-10-12T17:02:00Z"/>
  <w16cex:commentExtensible w16cex:durableId="2332B0A6" w16cex:dateUtc="2020-10-15T1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435FD4CA" w16cid:durableId="232B263F"/>
  <w16cid:commentId w16cid:paraId="48D48876" w16cid:durableId="232B2851"/>
  <w16cid:commentId w16cid:paraId="63F420FC" w16cid:durableId="232F19A0"/>
  <w16cid:commentId w16cid:paraId="2E0FF3D9" w16cid:durableId="2332AFB4"/>
  <w16cid:commentId w16cid:paraId="6DF02F80" w16cid:durableId="2332AFB5"/>
  <w16cid:commentId w16cid:paraId="7EB00DD0" w16cid:durableId="232B2640"/>
  <w16cid:commentId w16cid:paraId="0F80DB4F" w16cid:durableId="232B29BB"/>
  <w16cid:commentId w16cid:paraId="77C6DEB4" w16cid:durableId="2332B007"/>
  <w16cid:commentId w16cid:paraId="78397C0E" w16cid:durableId="232F1A78"/>
  <w16cid:commentId w16cid:paraId="5D957721" w16cid:durableId="232B2641"/>
  <w16cid:commentId w16cid:paraId="54DE27C5" w16cid:durableId="2332B015"/>
  <w16cid:commentId w16cid:paraId="12FC6F1A" w16cid:durableId="232B2642"/>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08214CF2" w16cid:durableId="232B2647"/>
  <w16cid:commentId w16cid:paraId="011BB802" w16cid:durableId="2332B052"/>
  <w16cid:commentId w16cid:paraId="6A3FACB9" w16cid:durableId="2332B13A"/>
  <w16cid:commentId w16cid:paraId="13B057C6" w16cid:durableId="232B2648"/>
  <w16cid:commentId w16cid:paraId="6189F99D" w16cid:durableId="232F1C1D"/>
  <w16cid:commentId w16cid:paraId="4AB04C68" w16cid:durableId="232B2649"/>
  <w16cid:commentId w16cid:paraId="01780872" w16cid:durableId="232F18B3"/>
  <w16cid:commentId w16cid:paraId="1631CF91" w16cid:durableId="232B264A"/>
  <w16cid:commentId w16cid:paraId="154C4A94" w16cid:durableId="232B264B"/>
  <w16cid:commentId w16cid:paraId="07964346" w16cid:durableId="232B264C"/>
  <w16cid:commentId w16cid:paraId="7F127984" w16cid:durableId="2332B0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8B4831" w14:textId="77777777" w:rsidR="00A750EB" w:rsidRDefault="00A750EB" w:rsidP="009500EF">
      <w:pPr>
        <w:spacing w:after="0" w:line="240" w:lineRule="auto"/>
      </w:pPr>
      <w:r>
        <w:separator/>
      </w:r>
    </w:p>
  </w:endnote>
  <w:endnote w:type="continuationSeparator" w:id="0">
    <w:p w14:paraId="70A64A57" w14:textId="77777777" w:rsidR="00A750EB" w:rsidRDefault="00A750EB"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8167856"/>
      <w:docPartObj>
        <w:docPartGallery w:val="Page Numbers (Bottom of Page)"/>
        <w:docPartUnique/>
      </w:docPartObj>
    </w:sdtPr>
    <w:sdtEndPr>
      <w:rPr>
        <w:noProof/>
      </w:rPr>
    </w:sdtEndPr>
    <w:sdtContent>
      <w:p w14:paraId="73F0CB5C" w14:textId="0074F618" w:rsidR="001E47DF" w:rsidRDefault="001E47DF">
        <w:pPr>
          <w:pStyle w:val="Footer"/>
          <w:jc w:val="center"/>
        </w:pPr>
        <w:r>
          <w:fldChar w:fldCharType="begin"/>
        </w:r>
        <w:r>
          <w:instrText xml:space="preserve"> PAGE   \* MERGEFORMAT </w:instrText>
        </w:r>
        <w:r>
          <w:fldChar w:fldCharType="separate"/>
        </w:r>
        <w:r w:rsidR="009F6D3C">
          <w:rPr>
            <w:noProof/>
          </w:rPr>
          <w:t>8</w:t>
        </w:r>
        <w:r>
          <w:rPr>
            <w:noProof/>
          </w:rPr>
          <w:fldChar w:fldCharType="end"/>
        </w:r>
      </w:p>
    </w:sdtContent>
  </w:sdt>
  <w:p w14:paraId="77B67E22" w14:textId="77777777" w:rsidR="001E47DF" w:rsidRDefault="001E4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8C9DF6" w14:textId="77777777" w:rsidR="00A750EB" w:rsidRDefault="00A750EB" w:rsidP="009500EF">
      <w:pPr>
        <w:spacing w:after="0" w:line="240" w:lineRule="auto"/>
      </w:pPr>
      <w:r>
        <w:separator/>
      </w:r>
    </w:p>
  </w:footnote>
  <w:footnote w:type="continuationSeparator" w:id="0">
    <w:p w14:paraId="1362D3AF" w14:textId="77777777" w:rsidR="00A750EB" w:rsidRDefault="00A750EB"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iarán McInerney">
    <w15:presenceInfo w15:providerId="AD" w15:userId="S-1-5-21-1390067357-1993962763-725345543-614760"/>
  </w15:person>
  <w15:person w15:author="Dawn Dowding">
    <w15:presenceInfo w15:providerId="AD" w15:userId="S-1-5-21-1715567821-1957994488-725345543-600139"/>
  </w15:person>
  <w15:person w15:author="David Jenkins">
    <w15:presenceInfo w15:providerId="None" w15:userId="David Jenkins"/>
  </w15:person>
  <w15:person w15:author="Rebecca Randell">
    <w15:presenceInfo w15:providerId="AD" w15:userId="S::rrandell@bradford.ac.uk::cbd9cd56-b502-4789-a023-e20afdff6e69"/>
  </w15:person>
  <w15:person w15:author="Richard Williams">
    <w15:presenceInfo w15:providerId="None" w15:userId="Richard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106B6"/>
    <w:rsid w:val="00010BDA"/>
    <w:rsid w:val="000147EF"/>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95399"/>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68E"/>
    <w:rsid w:val="005763D2"/>
    <w:rsid w:val="005804D3"/>
    <w:rsid w:val="00581FE3"/>
    <w:rsid w:val="00582A93"/>
    <w:rsid w:val="005843D6"/>
    <w:rsid w:val="0058573C"/>
    <w:rsid w:val="00587210"/>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4365C"/>
    <w:rsid w:val="00745D0A"/>
    <w:rsid w:val="00751DD1"/>
    <w:rsid w:val="0075274E"/>
    <w:rsid w:val="007551CF"/>
    <w:rsid w:val="0076332B"/>
    <w:rsid w:val="007728F1"/>
    <w:rsid w:val="0077572A"/>
    <w:rsid w:val="00775EF0"/>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C5B"/>
    <w:rsid w:val="008A7803"/>
    <w:rsid w:val="008B004B"/>
    <w:rsid w:val="008B06F4"/>
    <w:rsid w:val="008B7CD9"/>
    <w:rsid w:val="008C0502"/>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330D1"/>
    <w:rsid w:val="00A34080"/>
    <w:rsid w:val="00A358FA"/>
    <w:rsid w:val="00A37072"/>
    <w:rsid w:val="00A41E27"/>
    <w:rsid w:val="00A47A44"/>
    <w:rsid w:val="00A54C95"/>
    <w:rsid w:val="00A5738C"/>
    <w:rsid w:val="00A62628"/>
    <w:rsid w:val="00A66B8C"/>
    <w:rsid w:val="00A750EB"/>
    <w:rsid w:val="00A85774"/>
    <w:rsid w:val="00A96E1C"/>
    <w:rsid w:val="00AA168B"/>
    <w:rsid w:val="00AA2E81"/>
    <w:rsid w:val="00AA3B35"/>
    <w:rsid w:val="00AA44BF"/>
    <w:rsid w:val="00AA6BB1"/>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298F"/>
    <w:rsid w:val="00CB61D2"/>
    <w:rsid w:val="00CC11BB"/>
    <w:rsid w:val="00CC5C52"/>
    <w:rsid w:val="00CD22BC"/>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AD9"/>
    <w:rsid w:val="00D70CDB"/>
    <w:rsid w:val="00D76FC3"/>
    <w:rsid w:val="00D77B4B"/>
    <w:rsid w:val="00D90488"/>
    <w:rsid w:val="00D9344B"/>
    <w:rsid w:val="00D950A2"/>
    <w:rsid w:val="00DA09EC"/>
    <w:rsid w:val="00DA25EE"/>
    <w:rsid w:val="00DB6363"/>
    <w:rsid w:val="00DB6DEE"/>
    <w:rsid w:val="00DB7CE8"/>
    <w:rsid w:val="00DC0469"/>
    <w:rsid w:val="00DC3CBB"/>
    <w:rsid w:val="00DD0FC3"/>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6F4"/>
    <w:rsid w:val="00E25082"/>
    <w:rsid w:val="00E275B9"/>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hgfoundation.org/documents/algorithms-as-medical-devices.pdf" TargetMode="External"/><Relationship Id="rId1" Type="http://schemas.openxmlformats.org/officeDocument/2006/relationships/hyperlink" Target="https://doi.org/10.7861/clinmedicine.14-1-6"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BF5419-F4F9-4BEC-A1D4-28BA79D63C88}">
  <ds:schemaRefs>
    <ds:schemaRef ds:uri="http://schemas.openxmlformats.org/officeDocument/2006/bibliography"/>
  </ds:schemaRefs>
</ds:datastoreItem>
</file>

<file path=customXml/itemProps4.xml><?xml version="1.0" encoding="utf-8"?>
<ds:datastoreItem xmlns:ds="http://schemas.openxmlformats.org/officeDocument/2006/customXml" ds:itemID="{2CC37764-4454-4AEC-8F8D-91B1E1431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32184</Words>
  <Characters>183449</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David Jenkins</cp:lastModifiedBy>
  <cp:revision>3</cp:revision>
  <dcterms:created xsi:type="dcterms:W3CDTF">2020-10-15T10:29:00Z</dcterms:created>
  <dcterms:modified xsi:type="dcterms:W3CDTF">2020-10-15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